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7F1CE570"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4FB97540" w:rsidR="00FC7E7F" w:rsidRDefault="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1 Department of Physics, North Carolina A&amp;T State University, Greensboro, NC, USA.</w:t>
      </w:r>
    </w:p>
    <w:p w14:paraId="6B9EA86A" w14:textId="2623D271" w:rsidR="00FC7E7F" w:rsidRDefault="00FC7E7F" w:rsidP="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2</w:t>
      </w:r>
      <w:r>
        <w:rPr>
          <w:rFonts w:ascii="Times New Roman" w:hAnsi="Times New Roman"/>
          <w:sz w:val="22"/>
          <w:szCs w:val="22"/>
        </w:rPr>
        <w:t xml:space="preserve"> </w:t>
      </w:r>
      <w:r>
        <w:rPr>
          <w:rFonts w:ascii="Times New Roman" w:hAnsi="Times New Roman"/>
          <w:sz w:val="22"/>
          <w:szCs w:val="22"/>
        </w:rPr>
        <w:t>Computational Neuroscience Initiative</w:t>
      </w:r>
      <w:r>
        <w:rPr>
          <w:rFonts w:ascii="Times New Roman" w:hAnsi="Times New Roman"/>
          <w:sz w:val="22"/>
          <w:szCs w:val="22"/>
        </w:rPr>
        <w:t>, University</w:t>
      </w:r>
      <w:r>
        <w:rPr>
          <w:rFonts w:ascii="Times New Roman" w:hAnsi="Times New Roman"/>
          <w:sz w:val="22"/>
          <w:szCs w:val="22"/>
        </w:rPr>
        <w:t xml:space="preserve"> of Pennsylvania</w:t>
      </w:r>
      <w:r>
        <w:rPr>
          <w:rFonts w:ascii="Times New Roman" w:hAnsi="Times New Roman"/>
          <w:sz w:val="22"/>
          <w:szCs w:val="22"/>
        </w:rPr>
        <w:t xml:space="preserve">, </w:t>
      </w:r>
      <w:r>
        <w:rPr>
          <w:rFonts w:ascii="Times New Roman" w:hAnsi="Times New Roman"/>
          <w:sz w:val="22"/>
          <w:szCs w:val="22"/>
        </w:rPr>
        <w:t>Philadelphia</w:t>
      </w:r>
      <w:r>
        <w:rPr>
          <w:rFonts w:ascii="Times New Roman" w:hAnsi="Times New Roman"/>
          <w:sz w:val="22"/>
          <w:szCs w:val="22"/>
        </w:rPr>
        <w:t xml:space="preserve">, </w:t>
      </w:r>
      <w:r>
        <w:rPr>
          <w:rFonts w:ascii="Times New Roman" w:hAnsi="Times New Roman"/>
          <w:sz w:val="22"/>
          <w:szCs w:val="22"/>
        </w:rPr>
        <w:t>PA</w:t>
      </w:r>
      <w:r>
        <w:rPr>
          <w:rFonts w:ascii="Times New Roman" w:hAnsi="Times New Roman"/>
          <w:sz w:val="22"/>
          <w:szCs w:val="22"/>
        </w:rPr>
        <w:t>, USA</w:t>
      </w:r>
      <w:r>
        <w:rPr>
          <w:rFonts w:ascii="Times New Roman" w:hAnsi="Times New Roman"/>
          <w:sz w:val="22"/>
          <w:szCs w:val="22"/>
        </w:rPr>
        <w:t>.</w:t>
      </w:r>
    </w:p>
    <w:p w14:paraId="052E080A" w14:textId="4112ABFA" w:rsidR="00FC7E7F" w:rsidRDefault="00562B72" w:rsidP="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3</w:t>
      </w:r>
      <w:r w:rsidR="00FC7E7F">
        <w:rPr>
          <w:rFonts w:ascii="Times New Roman" w:hAnsi="Times New Roman"/>
          <w:sz w:val="22"/>
          <w:szCs w:val="22"/>
        </w:rPr>
        <w:t xml:space="preserve"> Department of Psychology, University of Pennsylvania, Philadelphia, PA, USA.</w:t>
      </w:r>
    </w:p>
    <w:p w14:paraId="64EE06A7" w14:textId="2DE9B7BE"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commentRangeStart w:id="0"/>
      <w:r w:rsidR="00DA0FC3">
        <w:rPr>
          <w:rFonts w:ascii="Times New Roman" w:hAnsi="Times New Roman"/>
          <w:b/>
          <w:bCs/>
          <w:sz w:val="22"/>
          <w:szCs w:val="22"/>
        </w:rPr>
        <w:t>ABSTRACT</w:t>
      </w:r>
      <w:commentRangeEnd w:id="0"/>
      <w:r w:rsidR="00856D22">
        <w:rPr>
          <w:rStyle w:val="CommentReference"/>
          <w:rFonts w:ascii="Times New Roman" w:hAnsi="Times New Roman" w:cs="Times New Roman"/>
          <w:color w:val="auto"/>
          <w14:textOutline w14:w="0" w14:cap="rnd" w14:cmpd="sng" w14:algn="ctr">
            <w14:noFill/>
            <w14:prstDash w14:val="solid"/>
            <w14:bevel/>
          </w14:textOutline>
        </w:rPr>
        <w:commentReference w:id="0"/>
      </w:r>
      <w:r w:rsidR="00DA0FC3">
        <w:rPr>
          <w:rFonts w:ascii="Times New Roman" w:hAnsi="Times New Roman"/>
          <w:b/>
          <w:bCs/>
          <w:sz w:val="22"/>
          <w:szCs w:val="22"/>
        </w:rPr>
        <w: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target object size, shape, 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16469D">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16469D">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w:t>
      </w:r>
      <w:r w:rsidR="004C5F54">
        <w:rPr>
          <w:rFonts w:ascii="Times New Roman" w:hAnsi="Times New Roman"/>
          <w:sz w:val="22"/>
          <w:szCs w:val="22"/>
        </w:rPr>
        <w:t>its overall level</w:t>
      </w:r>
      <w:r>
        <w:rPr>
          <w:rFonts w:ascii="Times New Roman" w:hAnsi="Times New Roman"/>
          <w:sz w:val="22"/>
          <w:szCs w:val="22"/>
        </w:rPr>
        <w:t>.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w:t>
      </w:r>
      <w:r w:rsidR="004C5F54">
        <w:rPr>
          <w:rFonts w:ascii="Times New Roman" w:hAnsi="Times New Roman"/>
          <w:sz w:val="22"/>
          <w:szCs w:val="22"/>
        </w:rPr>
        <w:t>reflectance</w:t>
      </w:r>
      <w:r>
        <w:rPr>
          <w:rFonts w:ascii="Times New Roman" w:hAnsi="Times New Roman"/>
          <w:sz w:val="22"/>
          <w:szCs w:val="22"/>
        </w:rPr>
        <w:t xml:space="preserve">. Across intervals, the reflectances of the background objects were randomized by sampling from a probabilistic model of naturally occurring surface reflectances. Discrimination thresholds were measured as a function of the </w:t>
      </w:r>
      <w:r w:rsidR="00DB049D">
        <w:rPr>
          <w:rFonts w:ascii="Times New Roman" w:hAnsi="Times New Roman"/>
          <w:sz w:val="22"/>
          <w:szCs w:val="22"/>
        </w:rPr>
        <w:t xml:space="preserve">amount of variability in the </w:t>
      </w:r>
      <w:r w:rsidR="004C5F54">
        <w:rPr>
          <w:rFonts w:ascii="Times New Roman" w:hAnsi="Times New Roman"/>
          <w:sz w:val="22"/>
          <w:szCs w:val="22"/>
        </w:rPr>
        <w:t xml:space="preserve">background object </w:t>
      </w:r>
      <w:r w:rsidR="00DB049D">
        <w:rPr>
          <w:rFonts w:ascii="Times New Roman" w:hAnsi="Times New Roman"/>
          <w:sz w:val="22"/>
          <w:szCs w:val="22"/>
        </w:rPr>
        <w:t>reflectance functions</w:t>
      </w:r>
      <w:r w:rsidR="004C5F54">
        <w:rPr>
          <w:rFonts w:ascii="Times New Roman" w:hAnsi="Times New Roman"/>
          <w:sz w:val="22"/>
          <w:szCs w:val="22"/>
        </w:rPr>
        <w:t>, which we controlled in a parametric fashion</w:t>
      </w:r>
      <w:r>
        <w:rPr>
          <w:rFonts w:ascii="Times New Roman" w:hAnsi="Times New Roman"/>
          <w:sz w:val="22"/>
          <w:szCs w:val="22"/>
        </w:rPr>
        <w:t xml:space="preserve">. </w:t>
      </w:r>
      <w:r w:rsidR="00D07E6C">
        <w:rPr>
          <w:rFonts w:ascii="Times New Roman" w:hAnsi="Times New Roman"/>
          <w:sz w:val="22"/>
          <w:szCs w:val="22"/>
        </w:rPr>
        <w:t>This paradigm has roots in the use of contrast threshold versus noise (</w:t>
      </w:r>
      <w:proofErr w:type="spellStart"/>
      <w:r w:rsidR="00D07E6C">
        <w:rPr>
          <w:rFonts w:ascii="Times New Roman" w:hAnsi="Times New Roman"/>
          <w:sz w:val="22"/>
          <w:szCs w:val="22"/>
        </w:rPr>
        <w:t>TvN</w:t>
      </w:r>
      <w:proofErr w:type="spellEnd"/>
      <w:r w:rsidR="00D07E6C">
        <w:rPr>
          <w:rFonts w:ascii="Times New Roman" w:hAnsi="Times New Roman"/>
          <w:sz w:val="22"/>
          <w:szCs w:val="22"/>
        </w:rPr>
        <w:t xml:space="preserve">) measurements to characterize the visual coding of contrast.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DB049D">
        <w:rPr>
          <w:rFonts w:ascii="Times New Roman" w:hAnsi="Times New Roman"/>
          <w:sz w:val="22"/>
          <w:szCs w:val="22"/>
        </w:rPr>
        <w:t xml:space="preserve">, </w:t>
      </w:r>
      <w:r>
        <w:rPr>
          <w:rFonts w:ascii="Times New Roman" w:hAnsi="Times New Roman"/>
          <w:sz w:val="22"/>
          <w:szCs w:val="22"/>
        </w:rPr>
        <w:t xml:space="preserve">resulting in </w:t>
      </w:r>
      <w:r w:rsidR="009D102C">
        <w:rPr>
          <w:rFonts w:ascii="Times New Roman" w:hAnsi="Times New Roman"/>
          <w:sz w:val="22"/>
          <w:szCs w:val="22"/>
        </w:rPr>
        <w:t xml:space="preserve">rising </w:t>
      </w:r>
      <w:r>
        <w:rPr>
          <w:rFonts w:ascii="Times New Roman" w:hAnsi="Times New Roman"/>
          <w:sz w:val="22"/>
          <w:szCs w:val="22"/>
        </w:rPr>
        <w:t xml:space="preserve">discrimination thresholds. </w:t>
      </w:r>
      <w:r w:rsidR="009D102C">
        <w:rPr>
          <w:rFonts w:ascii="Times New Roman" w:hAnsi="Times New Roman"/>
          <w:sz w:val="22"/>
          <w:szCs w:val="22"/>
        </w:rPr>
        <w:t xml:space="preserve">The level of variability at which thresholds </w:t>
      </w:r>
      <w:r w:rsidR="00F86E10">
        <w:rPr>
          <w:rFonts w:ascii="Times New Roman" w:hAnsi="Times New Roman"/>
          <w:sz w:val="22"/>
          <w:szCs w:val="22"/>
        </w:rPr>
        <w:t>begin</w:t>
      </w:r>
      <w:r w:rsidR="009D102C">
        <w:rPr>
          <w:rFonts w:ascii="Times New Roman" w:hAnsi="Times New Roman"/>
          <w:sz w:val="22"/>
          <w:szCs w:val="22"/>
        </w:rPr>
        <w:t xml:space="preserve"> to rise quantifies the equiv</w:t>
      </w:r>
      <w:r w:rsidR="008B32BE">
        <w:rPr>
          <w:rFonts w:ascii="Times New Roman" w:hAnsi="Times New Roman"/>
          <w:sz w:val="22"/>
          <w:szCs w:val="22"/>
        </w:rPr>
        <w:t>a</w:t>
      </w:r>
      <w:r w:rsidR="009D102C">
        <w:rPr>
          <w:rFonts w:ascii="Times New Roman" w:hAnsi="Times New Roman"/>
          <w:sz w:val="22"/>
          <w:szCs w:val="22"/>
        </w:rPr>
        <w:t xml:space="preserve">lent noise - the level of variation at which the task-irrelevant variable (background object reflectance) intrudes on the visual representation of the task-relevant variable (target object reflectance), to the same degree </w:t>
      </w:r>
      <w:r w:rsidR="00AD5ECF">
        <w:rPr>
          <w:rFonts w:ascii="Times New Roman" w:hAnsi="Times New Roman"/>
          <w:sz w:val="22"/>
          <w:szCs w:val="22"/>
        </w:rPr>
        <w:t xml:space="preserve">as </w:t>
      </w:r>
      <w:r w:rsidR="009D102C">
        <w:rPr>
          <w:rFonts w:ascii="Times New Roman" w:hAnsi="Times New Roman"/>
          <w:sz w:val="22"/>
          <w:szCs w:val="22"/>
        </w:rPr>
        <w:t xml:space="preserve">the intrinsic variability of the internal representation. </w:t>
      </w:r>
      <w:r>
        <w:rPr>
          <w:rFonts w:ascii="Times New Roman" w:hAnsi="Times New Roman"/>
          <w:sz w:val="22"/>
          <w:szCs w:val="22"/>
        </w:rPr>
        <w:t xml:space="preserve">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 xml:space="preserve">provides a novel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090A82F6"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thought and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744589">
        <w:rPr>
          <w:rFonts w:ascii="Times New Roman" w:hAnsi="Times New Roman"/>
          <w:sz w:val="22"/>
          <w:szCs w:val="22"/>
        </w:rPr>
        <w:t>, starting 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 xml:space="preserve">visual system is </w:t>
      </w:r>
      <w:r w:rsidR="00744589">
        <w:rPr>
          <w:rFonts w:ascii="Times New Roman" w:hAnsi="Times New Roman"/>
          <w:sz w:val="22"/>
          <w:szCs w:val="22"/>
        </w:rPr>
        <w:t xml:space="preserve">thus </w:t>
      </w:r>
      <w:r w:rsidR="00554DFF">
        <w:rPr>
          <w:rFonts w:ascii="Times New Roman" w:hAnsi="Times New Roman"/>
          <w:sz w:val="22"/>
          <w:szCs w:val="22"/>
        </w:rPr>
        <w:t>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w:t>
      </w:r>
      <w:commentRangeStart w:id="1"/>
      <w:r w:rsidR="00744589">
        <w:rPr>
          <w:rFonts w:ascii="Times New Roman" w:hAnsi="Times New Roman"/>
          <w:sz w:val="22"/>
          <w:szCs w:val="22"/>
        </w:rPr>
        <w:t xml:space="preserve">a central </w:t>
      </w:r>
      <w:commentRangeEnd w:id="1"/>
      <w:r w:rsidR="008676B0">
        <w:rPr>
          <w:rStyle w:val="CommentReference"/>
          <w:rFonts w:ascii="Times New Roman" w:hAnsi="Times New Roman" w:cs="Times New Roman"/>
          <w:color w:val="auto"/>
          <w14:textOutline w14:w="0" w14:cap="rnd" w14:cmpd="sng" w14:algn="ctr">
            <w14:noFill/>
            <w14:prstDash w14:val="solid"/>
            <w14:bevel/>
          </w14:textOutline>
        </w:rPr>
        <w:commentReference w:id="1"/>
      </w:r>
      <w:r w:rsidR="00744589">
        <w:rPr>
          <w:rFonts w:ascii="Times New Roman" w:hAnsi="Times New Roman"/>
          <w:sz w:val="22"/>
          <w:szCs w:val="22"/>
        </w:rPr>
        <w:t xml:space="preserve">goal of vision </w:t>
      </w:r>
      <w:commentRangeStart w:id="2"/>
      <w:r w:rsidR="00744589">
        <w:rPr>
          <w:rFonts w:ascii="Times New Roman" w:hAnsi="Times New Roman"/>
          <w:sz w:val="22"/>
          <w:szCs w:val="22"/>
        </w:rPr>
        <w:t>science</w:t>
      </w:r>
      <w:commentRangeEnd w:id="2"/>
      <w:r w:rsidR="00AF67E8">
        <w:rPr>
          <w:rStyle w:val="CommentReference"/>
          <w:rFonts w:ascii="Times New Roman" w:hAnsi="Times New Roman" w:cs="Times New Roman"/>
          <w:color w:val="auto"/>
          <w14:textOutline w14:w="0" w14:cap="rnd" w14:cmpd="sng" w14:algn="ctr">
            <w14:noFill/>
            <w14:prstDash w14:val="solid"/>
            <w14:bevel/>
          </w14:textOutline>
        </w:rPr>
        <w:commentReference w:id="2"/>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0E657AE"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representing the reflectance of an achromatic object from the light</w:t>
      </w:r>
      <w:r w:rsidR="00554DFF">
        <w:rPr>
          <w:rFonts w:ascii="Times New Roman" w:hAnsi="Times New Roman"/>
          <w:sz w:val="22"/>
          <w:szCs w:val="22"/>
        </w:rPr>
        <w:t xml:space="preserve"> reflected from the object </w:t>
      </w:r>
      <w:r>
        <w:rPr>
          <w:rFonts w:ascii="Times New Roman" w:hAnsi="Times New Roman"/>
          <w:sz w:val="22"/>
          <w:szCs w:val="22"/>
        </w:rPr>
        <w:t>to the eye</w:t>
      </w:r>
      <w:r w:rsidR="00554DFF">
        <w:rPr>
          <w:rFonts w:ascii="Times New Roman" w:hAnsi="Times New Roman"/>
          <w:sz w:val="22"/>
          <w:szCs w:val="22"/>
        </w:rPr>
        <w:t xml:space="preserve">. </w:t>
      </w:r>
      <w:r w:rsidR="00DF596E">
        <w:rPr>
          <w:rFonts w:ascii="Times New Roman" w:hAnsi="Times New Roman"/>
          <w:sz w:val="22"/>
          <w:szCs w:val="22"/>
        </w:rPr>
        <w:t>The corresponding perceptual representation is termed lightness</w:t>
      </w:r>
      <w:r w:rsidR="008B32BE">
        <w:rPr>
          <w:rFonts w:ascii="Times New Roman" w:hAnsi="Times New Roman"/>
          <w:sz w:val="22"/>
          <w:szCs w:val="22"/>
        </w:rPr>
        <w:t xml:space="preserve"> – to put it another way, lightness is the perceptual correlate of the surface reflectance of achromatic objects.  Providing a stable lightness representation challenges the visual system because </w:t>
      </w:r>
      <w:r w:rsidR="000703E2">
        <w:rPr>
          <w:rFonts w:ascii="Times New Roman" w:hAnsi="Times New Roman"/>
          <w:sz w:val="22"/>
          <w:szCs w:val="22"/>
        </w:rPr>
        <w:t xml:space="preserve">the retinal irradiance of the image of the object varies both with the object’s overall reflectance but also with the </w:t>
      </w:r>
      <w:r w:rsidR="00765ECD">
        <w:rPr>
          <w:rFonts w:ascii="Times New Roman" w:hAnsi="Times New Roman"/>
          <w:sz w:val="22"/>
          <w:szCs w:val="22"/>
        </w:rPr>
        <w:t>irradiance</w:t>
      </w:r>
      <w:r w:rsidR="000703E2">
        <w:rPr>
          <w:rFonts w:ascii="Times New Roman" w:hAnsi="Times New Roman"/>
          <w:sz w:val="22"/>
          <w:szCs w:val="22"/>
        </w:rPr>
        <w:t xml:space="preserve"> of the illumination and the position and pose of the object in the scene.</w:t>
      </w:r>
      <w:r w:rsidR="00BE2972">
        <w:rPr>
          <w:rFonts w:ascii="Times New Roman" w:hAnsi="Times New Roman"/>
          <w:sz w:val="22"/>
          <w:szCs w:val="22"/>
        </w:rPr>
        <w:t xml:space="preserve"> To the degree that the visual system successfully stabilizes the lightness representation against object-intrinsic variation, it is said to be lightness constant.</w:t>
      </w:r>
    </w:p>
    <w:p w14:paraId="79B7BE03" w14:textId="19016750" w:rsidR="004E4848" w:rsidRDefault="004E4848">
      <w:pPr>
        <w:pStyle w:val="Default"/>
        <w:spacing w:before="0"/>
        <w:rPr>
          <w:rFonts w:ascii="Times New Roman" w:hAnsi="Times New Roman"/>
          <w:sz w:val="22"/>
          <w:szCs w:val="22"/>
        </w:rPr>
      </w:pPr>
    </w:p>
    <w:p w14:paraId="65E52307" w14:textId="1FBE5540" w:rsidR="004E4848"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appearance methods, in which observers report their subjective judgment of the lightness of </w:t>
      </w:r>
      <w:commentRangeStart w:id="3"/>
      <w:r>
        <w:rPr>
          <w:rFonts w:ascii="Times New Roman" w:hAnsi="Times New Roman"/>
          <w:sz w:val="22"/>
          <w:szCs w:val="22"/>
        </w:rPr>
        <w:t xml:space="preserve">objects. </w:t>
      </w:r>
      <w:commentRangeEnd w:id="3"/>
      <w:r>
        <w:rPr>
          <w:rStyle w:val="CommentReference"/>
          <w:rFonts w:ascii="Times New Roman" w:hAnsi="Times New Roman" w:cs="Times New Roman"/>
          <w:color w:val="auto"/>
          <w14:textOutline w14:w="0" w14:cap="rnd" w14:cmpd="sng" w14:algn="ctr">
            <w14:noFill/>
            <w14:prstDash w14:val="solid"/>
            <w14:bevel/>
          </w14:textOutline>
        </w:rPr>
        <w:commentReference w:id="3"/>
      </w:r>
    </w:p>
    <w:p w14:paraId="77A7C4D8" w14:textId="77777777" w:rsidR="008B32BE" w:rsidRDefault="008B32BE">
      <w:pPr>
        <w:pStyle w:val="Default"/>
        <w:spacing w:before="0"/>
        <w:rPr>
          <w:rFonts w:ascii="Times New Roman" w:hAnsi="Times New Roman"/>
          <w:sz w:val="22"/>
          <w:szCs w:val="22"/>
        </w:rPr>
      </w:pPr>
    </w:p>
    <w:p w14:paraId="0224BAC6" w14:textId="4B257F86" w:rsidR="00222EA0" w:rsidRDefault="00554DFF">
      <w:pPr>
        <w:pStyle w:val="Default"/>
        <w:spacing w:before="0"/>
        <w:rPr>
          <w:rFonts w:ascii="Times New Roman" w:hAnsi="Times New Roman"/>
          <w:sz w:val="22"/>
          <w:szCs w:val="22"/>
        </w:rPr>
      </w:pPr>
      <w:r>
        <w:rPr>
          <w:rFonts w:ascii="Times New Roman" w:hAnsi="Times New Roman"/>
          <w:sz w:val="22"/>
          <w:szCs w:val="22"/>
        </w:rPr>
        <w:t xml:space="preserve">It is related to the amount of light that is reflected </w:t>
      </w:r>
      <w:r w:rsidR="00043E64">
        <w:rPr>
          <w:rFonts w:ascii="Times New Roman" w:hAnsi="Times New Roman"/>
          <w:sz w:val="22"/>
          <w:szCs w:val="22"/>
        </w:rPr>
        <w:t>by the</w:t>
      </w:r>
      <w:r>
        <w:rPr>
          <w:rFonts w:ascii="Times New Roman" w:hAnsi="Times New Roman"/>
          <w:sz w:val="22"/>
          <w:szCs w:val="22"/>
        </w:rPr>
        <w:t xml:space="preserve"> object’s surface </w:t>
      </w:r>
      <w:r w:rsidR="00723CC7">
        <w:rPr>
          <w:rFonts w:ascii="Times New Roman" w:hAnsi="Times New Roman"/>
          <w:color w:val="000000" w:themeColor="text1"/>
          <w:sz w:val="22"/>
          <w:szCs w:val="22"/>
        </w:rPr>
        <w:t>{Kingdom, 2011 #396}</w:t>
      </w:r>
      <w:r w:rsidRPr="00723CC7">
        <w:rPr>
          <w:rFonts w:ascii="Times New Roman" w:hAnsi="Times New Roman"/>
          <w:color w:val="000000" w:themeColor="text1"/>
          <w:sz w:val="22"/>
          <w:szCs w:val="22"/>
        </w:rPr>
        <w:t>.</w:t>
      </w:r>
      <w:r>
        <w:rPr>
          <w:rFonts w:ascii="Times New Roman" w:hAnsi="Times New Roman"/>
          <w:sz w:val="22"/>
          <w:szCs w:val="22"/>
        </w:rPr>
        <w:t xml:space="preserve"> </w:t>
      </w:r>
      <w:r w:rsidR="002B4F17">
        <w:rPr>
          <w:rFonts w:ascii="Times New Roman" w:hAnsi="Times New Roman"/>
          <w:sz w:val="22"/>
          <w:szCs w:val="22"/>
        </w:rPr>
        <w:t>However</w:t>
      </w:r>
      <w:r>
        <w:rPr>
          <w:rFonts w:ascii="Times New Roman" w:hAnsi="Times New Roman"/>
          <w:sz w:val="22"/>
          <w:szCs w:val="22"/>
        </w:rPr>
        <w:t>, the light reflected from the object also depends on the context in which the object lies. It is well known that the perceived lightness of an object is affected by the background</w:t>
      </w:r>
      <w:r w:rsidR="00761DC9">
        <w:rPr>
          <w:rFonts w:ascii="Times New Roman" w:hAnsi="Times New Roman"/>
          <w:sz w:val="22"/>
          <w:szCs w:val="22"/>
        </w:rPr>
        <w:t xml:space="preserve"> </w:t>
      </w:r>
      <w:r w:rsidR="00761DC9">
        <w:rPr>
          <w:rFonts w:ascii="Times New Roman" w:hAnsi="Times New Roman"/>
          <w:sz w:val="22"/>
          <w:szCs w:val="22"/>
        </w:rPr>
        <w:fldChar w:fldCharType="begin"/>
      </w:r>
      <w:r w:rsidR="00EC474D">
        <w:rPr>
          <w:rFonts w:ascii="Times New Roman" w:hAnsi="Times New Roman"/>
          <w:sz w:val="22"/>
          <w:szCs w:val="22"/>
        </w:rPr>
        <w:instrText xml:space="preserve"> ADDIN EN.CITE &lt;EndNote&gt;&lt;Cite&gt;&lt;Author&gt;Adelson&lt;/Author&gt;&lt;Year&gt;2000&lt;/Year&gt;&lt;RecNum&gt;329&lt;/RecNum&gt;&lt;DisplayText&gt;[2]&lt;/DisplayText&gt;&lt;record&gt;&lt;rec-number&gt;329&lt;/rec-number&gt;&lt;foreign-keys&gt;&lt;key app="EN" db-id="592dpt2f590x0mezte35f5fwef0rtp2xsfrz" timestamp="1598112692"&gt;329&lt;/key&gt;&lt;/foreign-keys&gt;&lt;ref-type name="Book Section"&gt;5&lt;/ref-type&gt;&lt;contributors&gt;&lt;authors&gt;&lt;author&gt;Adelson, E.H.&lt;/author&gt;&lt;/authors&gt;&lt;secondary-authors&gt;&lt;author&gt;M. Gazzaniga&lt;/author&gt;&lt;/secondary-authors&gt;&lt;/contributors&gt;&lt;titles&gt;&lt;title&gt;Lightness Perception and Lightness Illusions.&lt;/title&gt;&lt;secondary-title&gt;The New Cognitive Neurosciences, 2nd edition&lt;/secondary-title&gt;&lt;/titles&gt;&lt;pages&gt;339-351&lt;/pages&gt;&lt;dates&gt;&lt;year&gt;2000&lt;/year&gt;&lt;/dates&gt;&lt;pub-location&gt;Cambridge, MA&lt;/pub-location&gt;&lt;publisher&gt;MIT Press&lt;/publisher&gt;&lt;urls&gt;&lt;/urls&gt;&lt;/record&gt;&lt;/Cite&gt;&lt;/EndNote&gt;</w:instrText>
      </w:r>
      <w:r w:rsidR="00761DC9">
        <w:rPr>
          <w:rFonts w:ascii="Times New Roman" w:hAnsi="Times New Roman"/>
          <w:sz w:val="22"/>
          <w:szCs w:val="22"/>
        </w:rPr>
        <w:fldChar w:fldCharType="separate"/>
      </w:r>
      <w:r w:rsidR="00EC474D">
        <w:rPr>
          <w:rFonts w:ascii="Times New Roman" w:hAnsi="Times New Roman"/>
          <w:noProof/>
          <w:sz w:val="22"/>
          <w:szCs w:val="22"/>
        </w:rPr>
        <w:t>[2]</w:t>
      </w:r>
      <w:r w:rsidR="00761DC9">
        <w:rPr>
          <w:rFonts w:ascii="Times New Roman" w:hAnsi="Times New Roman"/>
          <w:sz w:val="22"/>
          <w:szCs w:val="22"/>
        </w:rPr>
        <w:fldChar w:fldCharType="end"/>
      </w:r>
      <w:r>
        <w:rPr>
          <w:rFonts w:ascii="Times New Roman" w:hAnsi="Times New Roman"/>
          <w:sz w:val="22"/>
          <w:szCs w:val="22"/>
        </w:rPr>
        <w:t xml:space="preserve">. </w:t>
      </w:r>
      <w:r w:rsidR="00D949EF" w:rsidRPr="00D949EF">
        <w:rPr>
          <w:rFonts w:ascii="Times New Roman" w:hAnsi="Times New Roman"/>
          <w:sz w:val="22"/>
          <w:szCs w:val="22"/>
        </w:rPr>
        <w:t xml:space="preserve"> </w:t>
      </w:r>
      <w:r w:rsidR="00D949EF">
        <w:rPr>
          <w:rFonts w:ascii="Times New Roman" w:hAnsi="Times New Roman"/>
          <w:sz w:val="22"/>
          <w:szCs w:val="22"/>
        </w:rPr>
        <w:t xml:space="preserve">The manner in which variation in the background impacts the corresponding variation in the perceived lightness </w:t>
      </w:r>
      <w:commentRangeStart w:id="4"/>
      <w:r w:rsidR="00D949EF">
        <w:rPr>
          <w:rFonts w:ascii="Times New Roman" w:hAnsi="Times New Roman"/>
          <w:sz w:val="22"/>
          <w:szCs w:val="22"/>
        </w:rPr>
        <w:t xml:space="preserve">is not </w:t>
      </w:r>
      <w:commentRangeEnd w:id="4"/>
      <w:r w:rsidR="00D949EF">
        <w:rPr>
          <w:rStyle w:val="CommentReference"/>
          <w:rFonts w:ascii="Times New Roman" w:hAnsi="Times New Roman" w:cs="Times New Roman"/>
          <w:color w:val="auto"/>
          <w14:textOutline w14:w="0" w14:cap="rnd" w14:cmpd="sng" w14:algn="ctr">
            <w14:noFill/>
            <w14:prstDash w14:val="solid"/>
            <w14:bevel/>
          </w14:textOutline>
        </w:rPr>
        <w:commentReference w:id="4"/>
      </w:r>
      <w:r w:rsidR="00D949EF">
        <w:rPr>
          <w:rFonts w:ascii="Times New Roman" w:hAnsi="Times New Roman"/>
          <w:sz w:val="22"/>
          <w:szCs w:val="22"/>
        </w:rPr>
        <w:t>well understood.</w:t>
      </w:r>
    </w:p>
    <w:p w14:paraId="564CEE3F" w14:textId="77777777" w:rsidR="00222EA0" w:rsidRDefault="00222EA0">
      <w:pPr>
        <w:pStyle w:val="Default"/>
        <w:spacing w:before="0"/>
        <w:rPr>
          <w:rFonts w:ascii="Times New Roman" w:hAnsi="Times New Roman"/>
          <w:sz w:val="22"/>
          <w:szCs w:val="22"/>
        </w:rPr>
      </w:pPr>
    </w:p>
    <w:p w14:paraId="76C096B7" w14:textId="4657C910" w:rsidR="00BA5E45" w:rsidRDefault="00D949EF">
      <w:pPr>
        <w:pStyle w:val="Default"/>
        <w:spacing w:before="0"/>
        <w:rPr>
          <w:rFonts w:ascii="Times New Roman" w:eastAsia="Times New Roman" w:hAnsi="Times New Roman" w:cs="Times New Roman"/>
          <w:b/>
          <w:bCs/>
          <w:sz w:val="22"/>
          <w:szCs w:val="22"/>
        </w:rPr>
      </w:pPr>
      <w:r>
        <w:rPr>
          <w:rFonts w:ascii="Times New Roman" w:hAnsi="Times New Roman"/>
          <w:sz w:val="22"/>
          <w:szCs w:val="22"/>
        </w:rPr>
        <w:t>Here, we empirically establish this relation for variation in the spectra of background objects. To do so, we measure the ability of human observers to discriminate the lightness of two objects. We study how discrimination thresholds change with variation in the color of objects in the background. We randomize the color of background objects by sampling from a statistical model based on the reflectance spectra of natural surfaces.  We measure discrimination thresholds as a function of the amount of background spectral variation, which is controlled by a single model parameter. The effect of background spectral variation is quantified by the difficulty of the lightness discrimination task. 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s the object lightness</w:t>
      </w:r>
      <w:ins w:id="5" w:author="Vijay Singh" w:date="2021-01-09T15:28:00Z">
        <w:r w:rsidR="009B67CC">
          <w:rPr>
            <w:rFonts w:ascii="Times New Roman" w:hAnsi="Times New Roman"/>
            <w:sz w:val="22"/>
            <w:szCs w:val="22"/>
          </w:rPr>
          <w:t>,</w:t>
        </w:r>
      </w:ins>
      <w:r>
        <w:rPr>
          <w:rFonts w:ascii="Times New Roman" w:hAnsi="Times New Roman"/>
          <w:sz w:val="22"/>
          <w:szCs w:val="22"/>
        </w:rPr>
        <w:t xml:space="preserve"> captures the essential features of human observers.</w:t>
      </w:r>
    </w:p>
    <w:p w14:paraId="5562DA6C" w14:textId="1C8DEDF4" w:rsidR="00BA5E45" w:rsidRDefault="00BA5E45">
      <w:pPr>
        <w:pStyle w:val="Default"/>
        <w:spacing w:before="0"/>
        <w:rPr>
          <w:rFonts w:ascii="Times New Roman" w:eastAsia="Times New Roman" w:hAnsi="Times New Roman" w:cs="Times New Roman"/>
          <w:sz w:val="22"/>
          <w:szCs w:val="22"/>
        </w:rPr>
      </w:pPr>
    </w:p>
    <w:p w14:paraId="53153275" w14:textId="308954FD" w:rsidR="00090579" w:rsidRDefault="006957D2" w:rsidP="00090579">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r w:rsidR="00090579">
        <w:rPr>
          <w:rFonts w:ascii="Times New Roman" w:hAnsi="Times New Roman"/>
          <w:b/>
          <w:bCs/>
          <w:sz w:val="22"/>
          <w:szCs w:val="22"/>
        </w:rPr>
        <w:t>:</w:t>
      </w:r>
    </w:p>
    <w:p w14:paraId="6F3D8F6A" w14:textId="77777777" w:rsidR="00090579" w:rsidRDefault="00090579" w:rsidP="00090579">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27B3B857" w14:textId="77777777" w:rsidR="00090579" w:rsidRDefault="00090579" w:rsidP="00090579">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1" w:history="1">
        <w:r w:rsidRPr="00E82CC1">
          <w:rPr>
            <w:rStyle w:val="Hyperlink"/>
            <w:rFonts w:ascii="Times New Roman" w:hAnsi="Times New Roman"/>
            <w:sz w:val="22"/>
            <w:szCs w:val="22"/>
          </w:rPr>
          <w:t>https://osf.io/7tgy8/</w:t>
        </w:r>
      </w:hyperlink>
      <w:r>
        <w:rPr>
          <w:rFonts w:ascii="Times New Roman" w:hAnsi="Times New Roman"/>
          <w:sz w:val="22"/>
          <w:szCs w:val="22"/>
        </w:rPr>
        <w:t>.</w:t>
      </w:r>
    </w:p>
    <w:p w14:paraId="34B3AB90" w14:textId="77777777" w:rsidR="00090579" w:rsidRDefault="00090579" w:rsidP="00090579">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designed three experiments. The main paper reports the </w:t>
      </w:r>
      <w:r>
        <w:rPr>
          <w:rFonts w:ascii="Times New Roman" w:eastAsia="Times New Roman" w:hAnsi="Times New Roman" w:cs="Times New Roman"/>
          <w:sz w:val="22"/>
          <w:szCs w:val="22"/>
        </w:rPr>
        <w:lastRenderedPageBreak/>
        <w:t xml:space="preserve">findings of the third experiment (Experiment 3). </w:t>
      </w:r>
      <w:r>
        <w:rPr>
          <w:rFonts w:ascii="Times New Roman" w:eastAsia="Times New Roman" w:hAnsi="Times New Roman" w:cs="Times New Roman"/>
          <w:sz w:val="22"/>
          <w:szCs w:val="22"/>
        </w:rPr>
        <w:t>The first experiment (Experiment 1) was abandoned due to reasons explained below.</w:t>
      </w:r>
      <w:r>
        <w:rPr>
          <w:rFonts w:ascii="Times New Roman" w:eastAsia="Times New Roman" w:hAnsi="Times New Roman" w:cs="Times New Roman"/>
          <w:sz w:val="22"/>
          <w:szCs w:val="22"/>
        </w:rPr>
        <w:t xml:space="preserve"> The findings of Experiment 2 are reported in Appendix. </w:t>
      </w:r>
    </w:p>
    <w:p w14:paraId="6BC97180" w14:textId="77777777" w:rsidR="00090579" w:rsidRDefault="00090579" w:rsidP="00090579">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Experiment 1 aimed at the measurement of human object luminance discrimination thresholds using naturalistic computer graphics images. Luminance is the equivalent of lightness for chromatic objects </w:t>
      </w:r>
      <w:r>
        <w:rPr>
          <w:rFonts w:ascii="Times New Roman" w:eastAsia="Times New Roman" w:hAnsi="Times New Roman" w:cs="Times New Roman"/>
          <w:sz w:val="22"/>
          <w:szCs w:val="22"/>
        </w:rPr>
        <w:fldChar w:fldCharType="begin"/>
      </w:r>
      <w:r>
        <w:rPr>
          <w:rFonts w:ascii="Times New Roman" w:eastAsia="Times New Roman" w:hAnsi="Times New Roman" w:cs="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Fonts w:ascii="Times New Roman" w:eastAsia="Times New Roman" w:hAnsi="Times New Roman" w:cs="Times New Roman"/>
          <w:sz w:val="22"/>
          <w:szCs w:val="22"/>
        </w:rPr>
        <w:fldChar w:fldCharType="separate"/>
      </w:r>
      <w:r>
        <w:rPr>
          <w:rFonts w:ascii="Times New Roman" w:eastAsia="Times New Roman" w:hAnsi="Times New Roman" w:cs="Times New Roman"/>
          <w:noProof/>
          <w:sz w:val="22"/>
          <w:szCs w:val="22"/>
        </w:rPr>
        <w:t>[7]</w:t>
      </w:r>
      <w:r>
        <w:rPr>
          <w:rFonts w:ascii="Times New Roman" w:eastAsia="Times New Roman" w:hAnsi="Times New Roman" w:cs="Times New Roman"/>
          <w:sz w:val="22"/>
          <w:szCs w:val="22"/>
        </w:rPr>
        <w:fldChar w:fldCharType="end"/>
      </w:r>
      <w:r>
        <w:rPr>
          <w:rFonts w:ascii="Times New Roman" w:eastAsia="Times New Roman" w:hAnsi="Times New Roman" w:cs="Times New Roman"/>
          <w:sz w:val="22"/>
          <w:szCs w:val="22"/>
        </w:rPr>
        <w:t xml:space="preserve">. In this experiment, the task was to discriminate two images based on the luminance of a target object. The hue and chroma of the target object were allowed to vary from image-to-image. This experiment was abandoned after performing preliminary threshold measurements on the experimenters. The reason was the large variability in luminance judgement due to chromatic aspects of the target object, even when the object-extrinsic variables were kept fixed. </w:t>
      </w:r>
      <w:proofErr w:type="gramStart"/>
      <w:r>
        <w:rPr>
          <w:rFonts w:ascii="Times New Roman" w:eastAsia="Times New Roman" w:hAnsi="Times New Roman" w:cs="Times New Roman"/>
          <w:sz w:val="22"/>
          <w:szCs w:val="22"/>
        </w:rPr>
        <w:t>Since,</w:t>
      </w:r>
      <w:proofErr w:type="gramEnd"/>
      <w:r>
        <w:rPr>
          <w:rFonts w:ascii="Times New Roman" w:eastAsia="Times New Roman" w:hAnsi="Times New Roman" w:cs="Times New Roman"/>
          <w:sz w:val="22"/>
          <w:szCs w:val="22"/>
        </w:rPr>
        <w:t xml:space="preserve"> our goal was to measure the effect of object extrinsic properties on lightness discrimination thresholds, to minimize the effect variations associated with the target object, we designed the next experiments with achromatic target objects.</w:t>
      </w:r>
    </w:p>
    <w:p w14:paraId="2A143290" w14:textId="77777777" w:rsidR="00090579" w:rsidRDefault="00090579" w:rsidP="00090579">
      <w:pPr>
        <w:pStyle w:val="Default"/>
        <w:spacing w:before="0" w:after="270"/>
        <w:rPr>
          <w:rFonts w:ascii="Times New Roman" w:hAnsi="Times New Roman" w:cs="Times New Roman"/>
          <w:sz w:val="22"/>
          <w:szCs w:val="22"/>
        </w:rPr>
      </w:pPr>
      <w:r>
        <w:rPr>
          <w:rFonts w:ascii="Times New Roman" w:eastAsia="Times New Roman" w:hAnsi="Times New Roman" w:cs="Times New Roman"/>
          <w:sz w:val="22"/>
          <w:szCs w:val="22"/>
        </w:rPr>
        <w:t xml:space="preserve">Experiment 2 (see </w:t>
      </w:r>
      <w:r>
        <w:rPr>
          <w:rFonts w:ascii="Times New Roman" w:hAnsi="Times New Roman"/>
          <w:sz w:val="22"/>
          <w:szCs w:val="22"/>
        </w:rPr>
        <w:t>Appendix</w:t>
      </w:r>
      <w:r>
        <w:rPr>
          <w:rFonts w:ascii="Times New Roman" w:eastAsia="Times New Roman" w:hAnsi="Times New Roman" w:cs="Times New Roman"/>
          <w:sz w:val="22"/>
          <w:szCs w:val="22"/>
        </w:rPr>
        <w:t xml:space="preserve">) aimed at </w:t>
      </w:r>
      <w:r>
        <w:rPr>
          <w:rFonts w:ascii="Times New Roman" w:hAnsi="Times New Roman"/>
          <w:sz w:val="22"/>
          <w:szCs w:val="22"/>
        </w:rPr>
        <w:t>m</w:t>
      </w:r>
      <w:r w:rsidRPr="00537C43">
        <w:rPr>
          <w:rFonts w:ascii="Times New Roman" w:hAnsi="Times New Roman"/>
          <w:sz w:val="22"/>
          <w:szCs w:val="22"/>
        </w:rPr>
        <w:t xml:space="preserve">easurement of human </w:t>
      </w:r>
      <w:r w:rsidRPr="00537C43">
        <w:rPr>
          <w:rFonts w:ascii="Times New Roman" w:hAnsi="Times New Roman"/>
          <w:sz w:val="22"/>
          <w:szCs w:val="22"/>
          <w:lang w:val="fr-FR"/>
        </w:rPr>
        <w:t>object lightness</w:t>
      </w:r>
      <w:r w:rsidRPr="00537C43">
        <w:rPr>
          <w:rFonts w:ascii="Times New Roman" w:hAnsi="Times New Roman"/>
          <w:sz w:val="22"/>
          <w:szCs w:val="22"/>
        </w:rPr>
        <w:t xml:space="preserve"> discrimination thresholds under variation in </w:t>
      </w:r>
      <w:r>
        <w:rPr>
          <w:rFonts w:ascii="Times New Roman" w:hAnsi="Times New Roman"/>
          <w:sz w:val="22"/>
          <w:szCs w:val="22"/>
        </w:rPr>
        <w:t xml:space="preserve">the reflectance of </w:t>
      </w:r>
      <w:r w:rsidRPr="00537C43">
        <w:rPr>
          <w:rFonts w:ascii="Times New Roman" w:hAnsi="Times New Roman"/>
          <w:sz w:val="22"/>
          <w:szCs w:val="22"/>
        </w:rPr>
        <w:t>object background</w:t>
      </w:r>
      <w:r>
        <w:rPr>
          <w:rFonts w:ascii="Times New Roman" w:hAnsi="Times New Roman"/>
          <w:sz w:val="22"/>
          <w:szCs w:val="22"/>
        </w:rPr>
        <w:t xml:space="preserve">. In this experiment, we measured lightness discrimination thresholds for three conditions: (1) Fixed background condition, where the background was fixed throughout all trials and intervals, (2) Between-trial background variation condition, where the reflectance of objects in the background was fixed for the two intervals of a trial, but varied randomly from trial-to-trial, and (3) Within-trial background variation condition, where the reflectance of objects in the background varied randomly in each trial and interval. This experiment established that lightness discrimination thresholds </w:t>
      </w:r>
      <w:r w:rsidRPr="00A16544">
        <w:rPr>
          <w:rFonts w:ascii="Times New Roman" w:hAnsi="Times New Roman" w:cs="Times New Roman"/>
          <w:sz w:val="22"/>
          <w:szCs w:val="22"/>
        </w:rPr>
        <w:t xml:space="preserve">are higher for the </w:t>
      </w:r>
      <w:r>
        <w:rPr>
          <w:rFonts w:ascii="Times New Roman" w:hAnsi="Times New Roman" w:cs="Times New Roman"/>
          <w:sz w:val="22"/>
          <w:szCs w:val="22"/>
        </w:rPr>
        <w:t>condition</w:t>
      </w:r>
      <w:r w:rsidRPr="00A16544">
        <w:rPr>
          <w:rFonts w:ascii="Times New Roman" w:hAnsi="Times New Roman" w:cs="Times New Roman"/>
          <w:sz w:val="22"/>
          <w:szCs w:val="22"/>
        </w:rPr>
        <w:t xml:space="preserve"> when the two objects are being discriminated against different backgrounds </w:t>
      </w:r>
      <w:r>
        <w:rPr>
          <w:rFonts w:ascii="Times New Roman" w:hAnsi="Times New Roman" w:cs="Times New Roman"/>
          <w:sz w:val="22"/>
          <w:szCs w:val="22"/>
        </w:rPr>
        <w:t xml:space="preserve">on the same trial (Condition 3), as compared </w:t>
      </w:r>
      <w:r w:rsidRPr="00A16544">
        <w:rPr>
          <w:rFonts w:ascii="Times New Roman" w:hAnsi="Times New Roman" w:cs="Times New Roman"/>
          <w:sz w:val="22"/>
          <w:szCs w:val="22"/>
        </w:rPr>
        <w:t xml:space="preserve">to </w:t>
      </w:r>
      <w:r>
        <w:rPr>
          <w:rFonts w:ascii="Times New Roman" w:hAnsi="Times New Roman" w:cs="Times New Roman"/>
          <w:sz w:val="22"/>
          <w:szCs w:val="22"/>
        </w:rPr>
        <w:t>the condition when</w:t>
      </w:r>
      <w:r w:rsidRPr="00A16544">
        <w:rPr>
          <w:rFonts w:ascii="Times New Roman" w:hAnsi="Times New Roman" w:cs="Times New Roman"/>
          <w:sz w:val="22"/>
          <w:szCs w:val="22"/>
        </w:rPr>
        <w:t xml:space="preserve"> the backgrounds are the same</w:t>
      </w:r>
      <w:r>
        <w:rPr>
          <w:rFonts w:ascii="Times New Roman" w:hAnsi="Times New Roman" w:cs="Times New Roman"/>
          <w:sz w:val="22"/>
          <w:szCs w:val="22"/>
        </w:rPr>
        <w:t xml:space="preserve"> within trial (Condition 1 and 2)</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Trial-to-trial variability in background has little effect, if any. See </w:t>
      </w:r>
      <w:r>
        <w:rPr>
          <w:rFonts w:ascii="Times New Roman" w:hAnsi="Times New Roman"/>
          <w:sz w:val="22"/>
          <w:szCs w:val="22"/>
        </w:rPr>
        <w:t>Appendix for details</w:t>
      </w:r>
      <w:r>
        <w:rPr>
          <w:rFonts w:ascii="Times New Roman" w:hAnsi="Times New Roman" w:cs="Times New Roman"/>
          <w:sz w:val="22"/>
          <w:szCs w:val="22"/>
        </w:rPr>
        <w:t>.</w:t>
      </w:r>
    </w:p>
    <w:p w14:paraId="63E489EA" w14:textId="77777777" w:rsidR="00090579" w:rsidRDefault="00090579" w:rsidP="00090579">
      <w:pPr>
        <w:pStyle w:val="Default"/>
        <w:spacing w:before="0" w:after="270"/>
        <w:rPr>
          <w:rFonts w:ascii="Times New Roman" w:hAnsi="Times New Roman"/>
          <w:sz w:val="22"/>
          <w:szCs w:val="22"/>
        </w:rPr>
      </w:pPr>
      <w:r>
        <w:rPr>
          <w:rFonts w:ascii="Times New Roman" w:hAnsi="Times New Roman"/>
          <w:sz w:val="22"/>
          <w:szCs w:val="22"/>
        </w:rPr>
        <w:t xml:space="preserve">This paper describes Experiment 3 which was </w:t>
      </w:r>
      <w:r>
        <w:rPr>
          <w:rFonts w:ascii="Times New Roman" w:eastAsia="Times New Roman" w:hAnsi="Times New Roman" w:cs="Times New Roman"/>
          <w:sz w:val="22"/>
          <w:szCs w:val="22"/>
        </w:rPr>
        <w:t>aimed at</w:t>
      </w:r>
      <w:r>
        <w:rPr>
          <w:rFonts w:ascii="Times New Roman" w:hAnsi="Times New Roman" w:cs="Times New Roman"/>
          <w:sz w:val="22"/>
          <w:szCs w:val="22"/>
        </w:rPr>
        <w:t xml:space="preserve"> </w:t>
      </w:r>
      <w:r>
        <w:rPr>
          <w:rFonts w:ascii="Times New Roman" w:hAnsi="Times New Roman"/>
          <w:sz w:val="22"/>
          <w:szCs w:val="22"/>
        </w:rPr>
        <w:t>m</w:t>
      </w:r>
      <w:r w:rsidRPr="00537C43">
        <w:rPr>
          <w:rFonts w:ascii="Times New Roman" w:hAnsi="Times New Roman"/>
          <w:sz w:val="22"/>
          <w:szCs w:val="22"/>
        </w:rPr>
        <w:t xml:space="preserve">easurement of human </w:t>
      </w:r>
      <w:r w:rsidRPr="00537C43">
        <w:rPr>
          <w:rFonts w:ascii="Times New Roman" w:hAnsi="Times New Roman"/>
          <w:sz w:val="22"/>
          <w:szCs w:val="22"/>
          <w:lang w:val="fr-FR"/>
        </w:rPr>
        <w:t>object lightness</w:t>
      </w:r>
      <w:r w:rsidRPr="00537C43">
        <w:rPr>
          <w:rFonts w:ascii="Times New Roman" w:hAnsi="Times New Roman"/>
          <w:sz w:val="22"/>
          <w:szCs w:val="22"/>
        </w:rPr>
        <w:t xml:space="preserve"> discrimination thresholds </w:t>
      </w:r>
      <w:r>
        <w:rPr>
          <w:rFonts w:ascii="Times New Roman" w:hAnsi="Times New Roman"/>
          <w:sz w:val="22"/>
          <w:szCs w:val="22"/>
        </w:rPr>
        <w:t xml:space="preserve">as a function of the amount of </w:t>
      </w:r>
      <w:r w:rsidRPr="00537C43">
        <w:rPr>
          <w:rFonts w:ascii="Times New Roman" w:hAnsi="Times New Roman"/>
          <w:sz w:val="22"/>
          <w:szCs w:val="22"/>
        </w:rPr>
        <w:t xml:space="preserve">variation in </w:t>
      </w:r>
      <w:r>
        <w:rPr>
          <w:rFonts w:ascii="Times New Roman" w:hAnsi="Times New Roman"/>
          <w:sz w:val="22"/>
          <w:szCs w:val="22"/>
        </w:rPr>
        <w:t xml:space="preserve">the reflectance of the </w:t>
      </w:r>
      <w:r w:rsidRPr="00537C43">
        <w:rPr>
          <w:rFonts w:ascii="Times New Roman" w:hAnsi="Times New Roman"/>
          <w:sz w:val="22"/>
          <w:szCs w:val="22"/>
        </w:rPr>
        <w:t>object</w:t>
      </w:r>
      <w:r>
        <w:rPr>
          <w:rFonts w:ascii="Times New Roman" w:hAnsi="Times New Roman"/>
          <w:sz w:val="22"/>
          <w:szCs w:val="22"/>
        </w:rPr>
        <w:t>’s</w:t>
      </w:r>
      <w:r w:rsidRPr="00537C43">
        <w:rPr>
          <w:rFonts w:ascii="Times New Roman" w:hAnsi="Times New Roman"/>
          <w:sz w:val="22"/>
          <w:szCs w:val="22"/>
        </w:rPr>
        <w:t xml:space="preserve"> background</w:t>
      </w:r>
      <w:r>
        <w:rPr>
          <w:rFonts w:ascii="Times New Roman" w:hAnsi="Times New Roman"/>
          <w:sz w:val="22"/>
          <w:szCs w:val="22"/>
        </w:rPr>
        <w:t>. (For details see Stimulus Design and Experimental Details.)</w:t>
      </w:r>
    </w:p>
    <w:p w14:paraId="518BBA69" w14:textId="77777777" w:rsidR="00090579" w:rsidRPr="00723CC7" w:rsidRDefault="00090579" w:rsidP="00090579">
      <w:pPr>
        <w:pStyle w:val="Default"/>
        <w:spacing w:after="270"/>
        <w:rPr>
          <w:sz w:val="22"/>
          <w:szCs w:val="22"/>
        </w:rPr>
      </w:pPr>
      <w:commentRangeStart w:id="6"/>
      <w:r>
        <w:rPr>
          <w:rFonts w:ascii="Times New Roman" w:hAnsi="Times New Roman"/>
          <w:sz w:val="22"/>
          <w:szCs w:val="22"/>
        </w:rPr>
        <w:t xml:space="preserve">The pre-registration document also specified the primary methods to analyze the data. It specified that the data </w:t>
      </w:r>
      <w:r w:rsidRPr="00537C43">
        <w:rPr>
          <w:rFonts w:ascii="Times New Roman" w:hAnsi="Times New Roman" w:cs="Times New Roman"/>
          <w:sz w:val="22"/>
          <w:szCs w:val="22"/>
        </w:rPr>
        <w:t xml:space="preserve">will 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 </w:t>
      </w:r>
      <w:r>
        <w:rPr>
          <w:rFonts w:ascii="Times New Roman" w:hAnsi="Times New Roman" w:cs="Times New Roman"/>
          <w:sz w:val="22"/>
          <w:szCs w:val="22"/>
        </w:rPr>
        <w:t xml:space="preserve">The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Pr>
          <w:rFonts w:ascii="Times New Roman" w:hAnsi="Times New Roman" w:cs="Times New Roman"/>
          <w:sz w:val="22"/>
          <w:szCs w:val="22"/>
        </w:rPr>
        <w:t>LRV</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Pr>
          <w:rStyle w:val="None"/>
          <w:rFonts w:ascii="Times New Roman" w:hAnsi="Times New Roman"/>
          <w:sz w:val="22"/>
          <w:szCs w:val="22"/>
        </w:rPr>
        <w:t>0.76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We 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commentRangeEnd w:id="6"/>
      <w:r>
        <w:rPr>
          <w:rStyle w:val="CommentReference"/>
          <w:rFonts w:ascii="Times New Roman" w:hAnsi="Times New Roman" w:cs="Times New Roman"/>
          <w:color w:val="auto"/>
          <w14:textOutline w14:w="0" w14:cap="rnd" w14:cmpd="sng" w14:algn="ctr">
            <w14:noFill/>
            <w14:prstDash w14:val="solid"/>
            <w14:bevel/>
          </w14:textOutline>
        </w:rPr>
        <w:commentReference w:id="6"/>
      </w:r>
    </w:p>
    <w:p w14:paraId="787B3744" w14:textId="77777777" w:rsidR="00090579" w:rsidRPr="00480A6B" w:rsidRDefault="00090579" w:rsidP="00090579">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lightness discrimination thresholds for a target object as we varied the color of the objects in the background. We measured the 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2A0425D7"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lightness. The lightness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w:t>
      </w:r>
      <w:r>
        <w:rPr>
          <w:rFonts w:ascii="Times New Roman" w:hAnsi="Times New Roman"/>
          <w:sz w:val="22"/>
          <w:szCs w:val="22"/>
          <w:shd w:val="clear" w:color="auto" w:fill="FFFFFF"/>
        </w:rPr>
        <w:lastRenderedPageBreak/>
        <w:t>light source in the scene was fixed over all images. We choose this to be the standard daylight spectrum D65 (See Methods: Reflectance and Illumination Spectra). The geometry of the 3D scene and the spectral power distribution of the light sources were kept fixed.</w:t>
      </w:r>
    </w:p>
    <w:p w14:paraId="7C2C5F93" w14:textId="77777777" w:rsidR="00090579" w:rsidRDefault="00090579" w:rsidP="00090579">
      <w:pPr>
        <w:pStyle w:val="Default"/>
        <w:spacing w:before="0"/>
        <w:rPr>
          <w:rFonts w:ascii="Times New Roman" w:eastAsia="Times New Roman" w:hAnsi="Times New Roman" w:cs="Times New Roman"/>
          <w:sz w:val="22"/>
          <w:szCs w:val="22"/>
          <w:shd w:val="clear" w:color="auto" w:fill="FFFFFF"/>
        </w:rPr>
      </w:pPr>
    </w:p>
    <w:p w14:paraId="4D5B8CA1"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image 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4C2ECAA3"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p>
    <w:p w14:paraId="3A20BA5D"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149A51E3"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p>
    <w:p w14:paraId="7F442B9B"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w:t>
      </w:r>
      <w:proofErr w:type="spellStart"/>
      <w:r>
        <w:rPr>
          <w:rStyle w:val="None"/>
          <w:rFonts w:ascii="Times New Roman" w:hAnsi="Times New Roman"/>
          <w:sz w:val="22"/>
          <w:szCs w:val="22"/>
          <w:shd w:val="clear" w:color="auto" w:fill="FFFFFF"/>
        </w:rPr>
        <w:t>pregenerated</w:t>
      </w:r>
      <w:proofErr w:type="spellEnd"/>
      <w:r>
        <w:rPr>
          <w:rStyle w:val="None"/>
          <w:rFonts w:ascii="Times New Roman" w:hAnsi="Times New Roman"/>
          <w:sz w:val="22"/>
          <w:szCs w:val="22"/>
          <w:shd w:val="clear" w:color="auto" w:fill="FFFFFF"/>
        </w:rPr>
        <w:t xml:space="preserve"> image databases. The first five trials of each acquisition were moderate trials (as defined abo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conditions. The responses for these five trials were not saved.</w:t>
      </w:r>
    </w:p>
    <w:p w14:paraId="7549D7B6"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p>
    <w:p w14:paraId="2CE54B71" w14:textId="77777777" w:rsidR="00090579" w:rsidRDefault="00090579" w:rsidP="00090579">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738BFE4C" w14:textId="77777777" w:rsidR="00090579" w:rsidRDefault="00090579" w:rsidP="00090579">
      <w:pPr>
        <w:pStyle w:val="Default"/>
        <w:spacing w:before="0"/>
        <w:rPr>
          <w:rFonts w:ascii="Times New Roman" w:eastAsia="Times New Roman" w:hAnsi="Times New Roman" w:cs="Times New Roman"/>
          <w:sz w:val="22"/>
          <w:szCs w:val="22"/>
          <w:shd w:val="clear" w:color="auto" w:fill="FFFFFF"/>
        </w:rPr>
      </w:pPr>
    </w:p>
    <w:p w14:paraId="5CA7980D"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24812109"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p>
    <w:p w14:paraId="08DD28D8" w14:textId="77777777" w:rsidR="00090579" w:rsidRDefault="00090579" w:rsidP="00090579">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r>
        <w:rPr>
          <w:rFonts w:ascii="Times New Roman" w:hAnsi="Times New Roman"/>
          <w:sz w:val="22"/>
          <w:szCs w:val="22"/>
          <w:shd w:val="clear" w:color="auto" w:fill="FFFFFF"/>
        </w:rPr>
        <w:t xml:space="preserve">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Before the start of measurements, observers were screened to have normal visual acuity (20/40 or better) and normal color vision (as tested with pseudo-isochromatic 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S&lt;/Author&gt;&lt;Year&gt;1977&lt;/Year&gt;&lt;RecNum&gt;2497&lt;/RecNum&gt;&lt;DisplayText&gt;[8]&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8]</w:t>
      </w:r>
      <w:r>
        <w:rPr>
          <w:rFonts w:ascii="Times New Roman" w:hAnsi="Times New Roman"/>
          <w:sz w:val="22"/>
          <w:szCs w:val="22"/>
        </w:rPr>
        <w:fldChar w:fldCharType="end"/>
      </w:r>
      <w:r>
        <w:rPr>
          <w:rFonts w:ascii="Times New Roman" w:hAnsi="Times New Roman"/>
          <w:sz w:val="22"/>
          <w:szCs w:val="22"/>
          <w:shd w:val="clear" w:color="auto" w:fill="FFFFFF"/>
        </w:rPr>
        <w:t>).</w:t>
      </w:r>
    </w:p>
    <w:p w14:paraId="2774A064" w14:textId="77777777" w:rsidR="00090579" w:rsidRDefault="00090579" w:rsidP="00090579">
      <w:pPr>
        <w:pStyle w:val="Default"/>
        <w:spacing w:before="0"/>
        <w:rPr>
          <w:rFonts w:ascii="Times New Roman" w:hAnsi="Times New Roman"/>
          <w:sz w:val="22"/>
          <w:szCs w:val="22"/>
          <w:shd w:val="clear" w:color="auto" w:fill="FFFFFF"/>
        </w:rPr>
      </w:pPr>
    </w:p>
    <w:p w14:paraId="4039DF77" w14:textId="77777777" w:rsidR="00090579" w:rsidRDefault="00090579" w:rsidP="00090579">
      <w:pPr>
        <w:pStyle w:val="Default"/>
        <w:spacing w:before="0"/>
        <w:rPr>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Observers were also screened for their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t>
      </w:r>
      <w:r>
        <w:rPr>
          <w:rFonts w:ascii="Times New Roman" w:hAnsi="Times New Roman"/>
          <w:sz w:val="22"/>
          <w:szCs w:val="22"/>
          <w:shd w:val="clear" w:color="auto" w:fill="FFFFFF"/>
        </w:rPr>
        <w:lastRenderedPageBreak/>
        <w:t xml:space="preserve">compared images with target object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2, -3.2). This exclusion criterion was specified in our pre-registered protocol.</w:t>
      </w:r>
    </w:p>
    <w:p w14:paraId="073EA87C" w14:textId="77777777" w:rsidR="00090579" w:rsidRDefault="00090579" w:rsidP="00090579">
      <w:pPr>
        <w:pStyle w:val="Default"/>
        <w:spacing w:before="0"/>
        <w:rPr>
          <w:rFonts w:ascii="Times New Roman" w:eastAsia="Times New Roman" w:hAnsi="Times New Roman" w:cs="Times New Roman"/>
          <w:sz w:val="22"/>
          <w:szCs w:val="22"/>
          <w:shd w:val="clear" w:color="auto" w:fill="FFFFFF"/>
        </w:rPr>
      </w:pPr>
    </w:p>
    <w:p w14:paraId="09D23EC5" w14:textId="77777777" w:rsidR="00090579" w:rsidRDefault="00090579" w:rsidP="00090579">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Observers who met the criteria participated in the rest of the experiment. O</w:t>
      </w:r>
      <w:proofErr w:type="spellStart"/>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61BEB500" w14:textId="77777777" w:rsidR="00090579" w:rsidRDefault="00090579" w:rsidP="00090579">
      <w:pPr>
        <w:pStyle w:val="Default"/>
        <w:spacing w:before="0"/>
        <w:rPr>
          <w:rFonts w:ascii="Times New Roman" w:hAnsi="Times New Roman"/>
          <w:sz w:val="22"/>
          <w:szCs w:val="22"/>
          <w:shd w:val="clear" w:color="auto" w:fill="FFFFFF"/>
        </w:rPr>
      </w:pPr>
    </w:p>
    <w:p w14:paraId="6C32ABFF" w14:textId="77777777" w:rsidR="00090579" w:rsidRDefault="00090579" w:rsidP="00090579">
      <w:pPr>
        <w:pStyle w:val="Default"/>
        <w:spacing w:before="0"/>
        <w:rPr>
          <w:rFonts w:ascii="Times New Roman" w:hAnsi="Times New Roman"/>
          <w:sz w:val="22"/>
          <w:szCs w:val="22"/>
        </w:rPr>
      </w:pPr>
      <w:r>
        <w:rPr>
          <w:rFonts w:ascii="Times New Roman" w:hAnsi="Times New Roman"/>
          <w:sz w:val="22"/>
          <w:szCs w:val="22"/>
        </w:rPr>
        <w:t>A total of 11 observers participated in the practice sessions (7 Female, 4 Male; age 18-56; mean age 30.4). Four of these met the criteria 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6EFD3E29" w14:textId="77777777" w:rsidR="00090579" w:rsidRDefault="00090579" w:rsidP="00090579">
      <w:pPr>
        <w:pStyle w:val="Default"/>
        <w:spacing w:before="0" w:after="270"/>
        <w:rPr>
          <w:rStyle w:val="None"/>
          <w:rFonts w:ascii="Times New Roman" w:hAnsi="Times New Roman"/>
          <w:b/>
          <w:bCs/>
          <w:sz w:val="22"/>
          <w:szCs w:val="22"/>
          <w:lang w:val="it-IT"/>
        </w:rPr>
      </w:pPr>
    </w:p>
    <w:p w14:paraId="044693B9" w14:textId="77777777" w:rsidR="00090579" w:rsidRDefault="00090579" w:rsidP="00090579">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lang w:val="it-IT"/>
        </w:rPr>
        <w:t>Experimental Procedure:</w:t>
      </w:r>
      <w:r>
        <w:rPr>
          <w:rFonts w:ascii="Times New Roman" w:hAnsi="Times New Roman"/>
          <w:sz w:val="22"/>
          <w:szCs w:val="22"/>
        </w:rPr>
        <w:t xml:space="preserve"> At the beginning of the first experimental session (the practice session),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instruments.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229DD82E" w14:textId="77777777" w:rsidR="00090579" w:rsidRDefault="00090579" w:rsidP="00090579">
      <w:pPr>
        <w:pStyle w:val="Default"/>
        <w:spacing w:before="0" w:after="270"/>
        <w:rPr>
          <w:rStyle w:val="None"/>
          <w:rFonts w:ascii="Times New Roman" w:hAnsi="Times New Roman"/>
          <w:b/>
          <w:bCs/>
          <w:sz w:val="22"/>
          <w:szCs w:val="22"/>
          <w:shd w:val="clear" w:color="auto" w:fill="FFFFFF"/>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1C7B2A7D" w14:textId="77777777" w:rsidR="00090579" w:rsidRDefault="00090579" w:rsidP="00090579">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images were presented on an LCD monitor. The monitor was located at a distance of 75cm from the observer.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C19C5B7" w14:textId="77777777" w:rsidR="00090579" w:rsidRDefault="00090579" w:rsidP="00090579">
      <w:pPr>
        <w:pStyle w:val="Default"/>
        <w:spacing w:before="0"/>
        <w:rPr>
          <w:rFonts w:ascii="Times New Roman" w:eastAsia="Times New Roman" w:hAnsi="Times New Roman" w:cs="Times New Roman"/>
          <w:sz w:val="22"/>
          <w:szCs w:val="22"/>
          <w:shd w:val="clear" w:color="auto" w:fill="FFFFFF"/>
        </w:rPr>
      </w:pPr>
    </w:p>
    <w:p w14:paraId="43C2E22F" w14:textId="77777777" w:rsidR="00090579" w:rsidRDefault="00090579" w:rsidP="00090579">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lang w:val="it-IT"/>
        </w:rPr>
        <w:t>Apparatus.</w:t>
      </w:r>
      <w:r>
        <w:rPr>
          <w:rFonts w:ascii="Times New Roman" w:hAnsi="Times New Roman"/>
          <w:sz w:val="22"/>
          <w:szCs w:val="22"/>
        </w:rPr>
        <w:t xml:space="preserve"> 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w:t>
      </w:r>
      <w:r>
        <w:rPr>
          <w:rFonts w:ascii="Times New Roman" w:hAnsi="Times New Roman"/>
          <w:sz w:val="22"/>
          <w:szCs w:val="22"/>
        </w:rPr>
        <w:lastRenderedPageBreak/>
        <w:t>host computer was an Apple Macintosh with an Intel Core i7 processor. The experimental programs were written in MATLAB (MathWorks; Natick, MA) and relied on routines from the Psychophysics Toolbox (</w:t>
      </w:r>
      <w:hyperlink r:id="rId12"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3"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gamepad (Logitech F310).</w:t>
      </w:r>
    </w:p>
    <w:p w14:paraId="266C03B6" w14:textId="77777777" w:rsidR="00090579" w:rsidRDefault="00090579" w:rsidP="00090579">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head position was stabilized using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proofErr w:type="spellStart"/>
      <w:r>
        <w:rPr>
          <w:rFonts w:ascii="Times New Roman" w:hAnsi="Times New Roman"/>
          <w:sz w:val="22"/>
          <w:szCs w:val="22"/>
        </w:rPr>
        <w:t>Houstion</w:t>
      </w:r>
      <w:proofErr w:type="spellEnd"/>
      <w:r>
        <w:rPr>
          <w:rFonts w:ascii="Times New Roman" w:hAnsi="Times New Roman"/>
          <w:sz w:val="22"/>
          <w:szCs w:val="22"/>
        </w:rPr>
        <w:t>, TX). The observer's eyes were centered horizontally and vertically with respect to the display. The distance from observer's eyes to the monitor was 75cm.</w:t>
      </w:r>
    </w:p>
    <w:p w14:paraId="18D72068" w14:textId="77777777" w:rsidR="00090579" w:rsidRPr="00723CC7" w:rsidRDefault="00090579" w:rsidP="00090579">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he spectral range of the spectroradiometer is 380-780nm at 4nm spacing, with an 8nm bandwidth and an accuracy of +/-2nm. To calibrate the monitor, we focused the spectroradiometer on a patch on the center of the monitor. The patch was of the size </w:t>
      </w:r>
      <w:commentRangeStart w:id="7"/>
      <w:commentRangeStart w:id="8"/>
      <w:r>
        <w:rPr>
          <w:rFonts w:ascii="Times New Roman" w:hAnsi="Times New Roman"/>
          <w:sz w:val="22"/>
          <w:szCs w:val="22"/>
        </w:rPr>
        <w:t>4.8cm x 4.6cm</w:t>
      </w:r>
      <w:commentRangeEnd w:id="7"/>
      <w:r>
        <w:rPr>
          <w:rStyle w:val="CommentReference"/>
          <w:rFonts w:ascii="Times New Roman" w:hAnsi="Times New Roman" w:cs="Times New Roman"/>
          <w:color w:val="auto"/>
          <w14:textOutline w14:w="0" w14:cap="rnd" w14:cmpd="sng" w14:algn="ctr">
            <w14:noFill/>
            <w14:prstDash w14:val="solid"/>
            <w14:bevel/>
          </w14:textOutline>
        </w:rPr>
        <w:commentReference w:id="7"/>
      </w:r>
      <w:commentRangeEnd w:id="8"/>
      <w:r>
        <w:rPr>
          <w:rStyle w:val="CommentReference"/>
          <w:rFonts w:ascii="Times New Roman" w:hAnsi="Times New Roman" w:cs="Times New Roman"/>
          <w:color w:val="auto"/>
          <w14:textOutline w14:w="0" w14:cap="rnd" w14:cmpd="sng" w14:algn="ctr">
            <w14:noFill/>
            <w14:prstDash w14:val="solid"/>
            <w14:bevel/>
          </w14:textOutline>
        </w:rPr>
        <w:commentReference w:id="8"/>
      </w:r>
      <w:r>
        <w:rPr>
          <w:rFonts w:ascii="Times New Roman" w:hAnsi="Times New Roman"/>
          <w:sz w:val="22"/>
          <w:szCs w:val="22"/>
        </w:rPr>
        <w:t xml:space="preserve"> (radiometer 75cm from screen, 3.67° by 3.51°)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Pr="00723CC7">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at 26 values of the input in the range [0, 1] spaced 0.04 apart, where 1 corresponds to the maximum value of the allowed input and 0 corresponds to no input.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the linearity of the primaries. Th</w:t>
      </w:r>
      <w:r w:rsidRPr="00EC6A85">
        <w:rPr>
          <w:rFonts w:ascii="Times New Roman" w:hAnsi="Times New Roman" w:cs="Times New Roman"/>
          <w:sz w:val="22"/>
          <w:szCs w:val="22"/>
        </w:rPr>
        <w:t>e maximum deviation of the x-y chromaticity and luminance between the applied and measured values was less than 1% for the calibration</w:t>
      </w:r>
      <w:r w:rsidRPr="00404248">
        <w:rPr>
          <w:rFonts w:ascii="Times New Roman" w:hAnsi="Times New Roman" w:cs="Times New Roman"/>
          <w:sz w:val="22"/>
          <w:szCs w:val="22"/>
        </w:rPr>
        <w:t>.</w:t>
      </w:r>
    </w:p>
    <w:p w14:paraId="1002ED9B"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4"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VWCC is written using MATLAB. It harnesses the Mitsuba renderer to render simulated images from scene descriptions, and also takes advantage of our RenderToolbox package (rendertoolbox.org;</w:t>
      </w:r>
      <w:r w:rsidRPr="00EC6A85">
        <w:rPr>
          <w:rStyle w:val="None"/>
          <w:rFonts w:ascii="Times New Roman" w:hAnsi="Times New Roman"/>
          <w:sz w:val="22"/>
          <w:szCs w:val="22"/>
        </w:rPr>
        <w:t xml:space="preserve">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Heasly&lt;/Author&gt;&lt;Year&gt;2014&lt;/Year&gt;&lt;RecNum&gt;154&lt;/RecNum&gt;&lt;DisplayText&gt;[9]&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9]</w:t>
      </w:r>
      <w:r>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rPr>
          <w:rFonts w:ascii="Times New Roman" w:hAnsi="Times New Roman"/>
          <w:sz w:val="22"/>
          <w:szCs w:val="22"/>
        </w:rPr>
        <w:t>an open-source 3-D modeling and animation package (</w:t>
      </w:r>
      <w:hyperlink r:id="rId15"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6"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Pr>
          <w:rStyle w:val="Hyperlink0"/>
          <w:rFonts w:ascii="Times New Roman" w:hAnsi="Times New Roman"/>
          <w:color w:val="000000"/>
          <w:sz w:val="22"/>
          <w:szCs w:val="22"/>
          <w:u w:val="none"/>
        </w:rPr>
        <w:fldChar w:fldCharType="begin"/>
      </w:r>
      <w:r>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Pr>
          <w:rStyle w:val="Hyperlink0"/>
          <w:rFonts w:ascii="Times New Roman" w:hAnsi="Times New Roman"/>
          <w:color w:val="000000"/>
          <w:sz w:val="22"/>
          <w:szCs w:val="22"/>
          <w:u w:val="none"/>
        </w:rPr>
        <w:fldChar w:fldCharType="separate"/>
      </w:r>
      <w:r>
        <w:rPr>
          <w:rStyle w:val="Hyperlink0"/>
          <w:rFonts w:ascii="Times New Roman" w:hAnsi="Times New Roman"/>
          <w:noProof/>
          <w:color w:val="000000"/>
          <w:sz w:val="22"/>
          <w:szCs w:val="22"/>
          <w:u w:val="none"/>
        </w:rPr>
        <w:t>[10]</w:t>
      </w:r>
      <w:r>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5B621325"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808&lt;/RecNum&gt;&lt;DisplayText&gt;[11]&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1]</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5C85695A"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7]</w:t>
      </w:r>
      <w:r>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Pr>
          <w:rStyle w:val="None"/>
          <w:rFonts w:ascii="Times New Roman" w:hAnsi="Times New Roman"/>
          <w:sz w:val="22"/>
          <w:szCs w:val="22"/>
        </w:rPr>
        <w:lastRenderedPageBreak/>
        <w:t xml:space="preserve">multi-normal distribution. Reflectance spectra for the objects in the scene were generated using random sampling from this multi-normal distribution. </w:t>
      </w:r>
      <w:commentRangeStart w:id="9"/>
      <w:r>
        <w:rPr>
          <w:rStyle w:val="None"/>
          <w:rFonts w:ascii="Times New Roman" w:hAnsi="Times New Roman"/>
          <w:sz w:val="22"/>
          <w:szCs w:val="22"/>
        </w:rPr>
        <w:t xml:space="preserve">The reflectance spectra were constructed as a linear combination of PCA eigenvectors and the sampled weights. We imposed a physical realizability condition on the spectral samples by ensuring that the reflectance at each spectral frequency was within 0 and 1. Due to this condition, the variance of the generated spectral samples was lower than the variance of the multi-normal distribution. </w:t>
      </w:r>
      <w:commentRangeEnd w:id="9"/>
      <w:r>
        <w:rPr>
          <w:rStyle w:val="CommentReference"/>
          <w:rFonts w:ascii="Times New Roman" w:hAnsi="Times New Roman" w:cs="Times New Roman"/>
          <w:color w:val="auto"/>
          <w14:textOutline w14:w="0" w14:cap="rnd" w14:cmpd="sng" w14:algn="ctr">
            <w14:noFill/>
            <w14:prstDash w14:val="solid"/>
            <w14:bevel/>
          </w14:textOutline>
        </w:rPr>
        <w:commentReference w:id="9"/>
      </w:r>
      <w:r>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p>
    <w:p w14:paraId="052785A7"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scale factor was applied to the power spectrum of all light sources in the visual scene.</w:t>
      </w:r>
    </w:p>
    <w:p w14:paraId="583F16FB"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809&lt;/RecNum&gt;&lt;DisplayText&gt;[12]&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2]</w:t>
      </w:r>
      <w:r>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 and 0.50 as obtained from the cumulative gaussian fit.</w:t>
      </w:r>
    </w:p>
    <w:p w14:paraId="076187AF"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sidRPr="00723CC7">
        <w:rPr>
          <w:rStyle w:val="None"/>
          <w:rFonts w:ascii="Times New Roman" w:hAnsi="Times New Roman"/>
          <w:b/>
          <w:bCs/>
          <w:sz w:val="22"/>
          <w:szCs w:val="22"/>
        </w:rPr>
        <w:t>Model of visual-system:</w:t>
      </w:r>
      <w:r>
        <w:rPr>
          <w:rStyle w:val="None"/>
          <w:rFonts w:ascii="Times New Roman" w:hAnsi="Times New Roman"/>
          <w:sz w:val="22"/>
          <w:szCs w:val="22"/>
        </w:rPr>
        <w:t xml:space="preserve"> The response of the early visual system to the image database was estimated as described i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7]</w:t>
      </w:r>
      <w:r>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409&lt;/RecNum&gt;&lt;DisplayText&gt;[1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142&lt;/RecNum&gt;&lt;DisplayText&gt;[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mmission Internationale de l’e ́clairage&lt;/Author&gt;&lt;Year&gt;1986&lt;/Year&gt;&lt;RecNum&gt;353&lt;/RecNum&gt;&lt;DisplayText&gt;[16]&lt;/DisplayText&gt;&lt;record&gt;&lt;rec-number&gt;353&lt;/rec-number&gt;&lt;foreign-keys&gt;&lt;key app="EN" db-id="592dpt2f590x0mezte35f5fwef0rtp2xsfrz" timestamp="1598114372"&gt;353&lt;/key&gt;&lt;/foreign-keys&gt;&lt;ref-type name="Book"&gt;6&lt;/ref-type&gt;&lt;contributors&gt;&lt;authors&gt;&lt;author&gt;Commission Internationale de l’e ́clairage,&lt;/author&gt;&lt;/authors&gt;&lt;/contributors&gt;&lt;titles&gt;&lt;title&gt;Colorimetry, second edition (Tech. Rep. No. 15.2)&lt;/title&gt;&lt;/titles&gt;&lt;dates&gt;&lt;year&gt;1986&lt;/year&gt;&lt;/dates&gt;&lt;publisher&gt;Bureau Central de la CIE&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6]</w:t>
      </w:r>
      <w:r>
        <w:rPr>
          <w:rStyle w:val="None"/>
          <w:rFonts w:ascii="Times New Roman" w:hAnsi="Times New Roman"/>
          <w:sz w:val="22"/>
          <w:szCs w:val="22"/>
        </w:rPr>
        <w:fldChar w:fldCharType="end"/>
      </w:r>
      <w:r>
        <w:rPr>
          <w:rStyle w:val="None"/>
          <w:rFonts w:ascii="Times New Roman" w:hAnsi="Times New Roman"/>
          <w:sz w:val="22"/>
          <w:szCs w:val="22"/>
        </w:rPr>
        <w:t xml:space="preserve"> 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 xml:space="preserve">s was calculated as the number of photopigment isomerizations in 100ms, including the Poisson nature of the isomeriz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Hecht&lt;/Author&gt;&lt;Year&gt;1942&lt;/Year&gt;&lt;RecNum&gt;388&lt;/RecNum&gt;&lt;DisplayText&gt;[17]&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7]</w:t>
      </w:r>
      <w:r>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439EF8A6" w14:textId="77777777" w:rsidR="00090579" w:rsidRPr="00723CC7" w:rsidRDefault="00090579" w:rsidP="00090579">
      <w:pPr>
        <w:pStyle w:val="Default"/>
        <w:spacing w:after="270"/>
        <w:rPr>
          <w:rStyle w:val="None"/>
          <w:rFonts w:ascii="Times New Roman" w:hAnsi="Times New Roman"/>
          <w:sz w:val="22"/>
          <w:szCs w:val="22"/>
        </w:rPr>
      </w:pPr>
      <w:r>
        <w:rPr>
          <w:rStyle w:val="None"/>
          <w:rFonts w:ascii="Times New Roman" w:hAnsi="Times New Roman"/>
          <w:sz w:val="22"/>
          <w:szCs w:val="22"/>
        </w:rPr>
        <w:t>The dot product of the cone response image was taken with a center-surround linear receptive field. The receptive field was square in shape and its size was equal to the size of cone response images. The center of the receptive was a circle of radius the size of the target object. The central region was taken to be positive and the surround was negative. Each point in the central region was at the same value (chosen to be unity) and the surround was at another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copied three times; one each for the L, M and S cone response images. The mean RF response was estimated as the sum total of the dot product of the RF with the L, M and S cone response images. A gaussian noise (representing noise in the decision-making process) with mean zero and variance proportional to the total mean RF response was added to the resulting dot product. The proportionality constant to the decision noise variance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44B5DB5C" w14:textId="77777777" w:rsidR="00090579" w:rsidRDefault="00090579" w:rsidP="00090579">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o get the threshold of the computational model, we sampled random standard and comparison images from our dataset. The receptive field response (noise-added dot product) to the images were compared to predict the image with lighter target object. The proportion comparison chosen data was used to get the </w:t>
      </w:r>
      <w:r>
        <w:rPr>
          <w:rStyle w:val="None"/>
          <w:rFonts w:ascii="Times New Roman" w:hAnsi="Times New Roman"/>
          <w:sz w:val="22"/>
          <w:szCs w:val="22"/>
        </w:rPr>
        <w:lastRenderedPageBreak/>
        <w:t>psychometric function and the threshold of discrimination. We estimated the threshold at six values of the covariance scalar at which we performed the human experiments. We calculated the mean squared error (averaged over the six covariance scalar values) between the thresholds of the mean human observer and the computational model for a large set of values of the two model parameters: noise variance proportionality constant and RF surround. The resulting values were fit with a degree two polynomial of two variables. The fit function was used to get the parameters with lowest mean square error. These values were chosen as the parameters of the model (surround value -0.1293; noise proportionality constant 0.0904).</w:t>
      </w:r>
    </w:p>
    <w:p w14:paraId="0FAD3736" w14:textId="77777777" w:rsidR="00090579" w:rsidRDefault="00090579" w:rsidP="00090579">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retinal images and the MATLAB function to get the model thresholds are provided as supplementary </w:t>
      </w:r>
      <w:r>
        <w:rPr>
          <w:rFonts w:ascii="Times New Roman" w:hAnsi="Times New Roman"/>
          <w:sz w:val="22"/>
          <w:szCs w:val="22"/>
        </w:rPr>
        <w:t>documents</w:t>
      </w:r>
      <w:r>
        <w:rPr>
          <w:rStyle w:val="None"/>
          <w:rFonts w:ascii="Times New Roman" w:hAnsi="Times New Roman"/>
          <w:sz w:val="22"/>
          <w:szCs w:val="22"/>
        </w:rPr>
        <w:t>.</w:t>
      </w:r>
    </w:p>
    <w:p w14:paraId="032BBD7B" w14:textId="77777777" w:rsidR="00090579" w:rsidRPr="00031194" w:rsidRDefault="00090579" w:rsidP="00090579">
      <w:pPr>
        <w:pStyle w:val="Default"/>
        <w:spacing w:before="0" w:after="270"/>
        <w:rPr>
          <w:rStyle w:val="None"/>
          <w:rFonts w:ascii="Times New Roman" w:hAnsi="Times New Roman"/>
          <w:sz w:val="22"/>
          <w:szCs w:val="22"/>
          <w:u w:val="single"/>
        </w:rPr>
      </w:pPr>
      <w:r w:rsidRPr="00A86910">
        <w:rPr>
          <w:rFonts w:ascii="Times New Roman" w:hAnsi="Times New Roman"/>
          <w:b/>
          <w:bCs/>
          <w:sz w:val="22"/>
          <w:szCs w:val="22"/>
        </w:rPr>
        <w:t>Model Fit</w:t>
      </w:r>
      <w:r>
        <w:rPr>
          <w:rFonts w:ascii="Times New Roman" w:hAnsi="Times New Roman"/>
          <w:b/>
          <w:bCs/>
          <w:sz w:val="22"/>
          <w:szCs w:val="22"/>
        </w:rPr>
        <w:t>:</w:t>
      </w:r>
      <w:r w:rsidRPr="00A86910">
        <w:rPr>
          <w:rFonts w:ascii="Times New Roman" w:hAnsi="Times New Roman"/>
          <w:b/>
          <w:bCs/>
          <w:sz w:val="22"/>
          <w:szCs w:val="22"/>
        </w:rPr>
        <w:t xml:space="preserve"> </w:t>
      </w:r>
      <w:r w:rsidRPr="00A86910">
        <w:rPr>
          <w:rFonts w:ascii="Times New Roman" w:hAnsi="Times New Roman"/>
          <w:sz w:val="22"/>
          <w:szCs w:val="22"/>
        </w:rPr>
        <w:t>The</w:t>
      </w:r>
      <w:r w:rsidRPr="00A86910">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built-in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 (MATLAB scripts are provided as supplementary documents.)</w:t>
      </w:r>
    </w:p>
    <w:p w14:paraId="4010C743"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sidRPr="00374B95">
        <w:rPr>
          <w:rFonts w:ascii="Times New Roman" w:hAnsi="Times New Roman" w:cs="Times New Roman"/>
          <w:b/>
          <w:bCs/>
          <w:sz w:val="22"/>
          <w:szCs w:val="22"/>
        </w:rPr>
        <w:t>Theory of Signal Detection:</w:t>
      </w:r>
      <w:r w:rsidRPr="00374B95">
        <w:rPr>
          <w:rFonts w:ascii="Times New Roman" w:hAnsi="Times New Roman" w:cs="Times New Roman"/>
          <w:sz w:val="22"/>
          <w:szCs w:val="22"/>
        </w:rPr>
        <w:t xml:space="preserve"> Here</w:t>
      </w:r>
      <w:r w:rsidRPr="00723CC7">
        <w:rPr>
          <w:rFonts w:cs="Times New Roman"/>
          <w:sz w:val="22"/>
          <w:szCs w:val="22"/>
        </w:rPr>
        <w:t xml:space="preserve"> </w:t>
      </w:r>
      <w:r w:rsidRPr="00723CC7">
        <w:rPr>
          <w:rFonts w:ascii="Times New Roman" w:hAnsi="Times New Roman" w:cs="Times New Roman"/>
          <w:sz w:val="22"/>
          <w:szCs w:val="22"/>
        </w:rPr>
        <w:t>we</w:t>
      </w:r>
      <w:r w:rsidRPr="00723CC7">
        <w:rPr>
          <w:sz w:val="22"/>
          <w:szCs w:val="22"/>
        </w:rPr>
        <w:t xml:space="preserve"> </w:t>
      </w:r>
      <w:r>
        <w:rPr>
          <w:rStyle w:val="None"/>
          <w:rFonts w:ascii="Times New Roman" w:eastAsia="Times New Roman" w:hAnsi="Times New Roman" w:cs="Times New Roman"/>
          <w:sz w:val="22"/>
          <w:szCs w:val="22"/>
        </w:rPr>
        <w:t xml:space="preserve">give a brief introduction to the theory of signal detection. For a more comprehensive discussion see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13]&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13]</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can model the response of the observers in the TAFC task as a decision based on an internal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depends on the image presented on the screen. For simplicity, let us assume that for a given LRV of the target object in the image, the internal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Gaussian distributed random variable with a mean dependent on the target object LRV and the variance dependent on the total noise (including the internal noise, which is a combination of the noise in the visual representation of the image signal and the noise in the decision making process, and the external noise, which depends on the variability in the reflectance of background objects). In any trial of the experiment, the internal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will take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whose distribution will be given a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the standard and comparison images, respectively.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response of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response of 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 respectively, both assumed to be Gaussian </w:t>
      </w:r>
      <w:proofErr w:type="gramStart"/>
      <w:r>
        <w:rPr>
          <w:rStyle w:val="None"/>
          <w:rFonts w:ascii="Times New Roman" w:eastAsia="Times New Roman" w:hAnsi="Times New Roman" w:cs="Times New Roman"/>
          <w:sz w:val="22"/>
          <w:szCs w:val="22"/>
        </w:rPr>
        <w:t>distributed.</w:t>
      </w:r>
      <w:proofErr w:type="gramEnd"/>
      <w:r>
        <w:rPr>
          <w:rStyle w:val="None"/>
          <w:rFonts w:ascii="Times New Roman" w:eastAsia="Times New Roman" w:hAnsi="Times New Roman" w:cs="Times New Roman"/>
          <w:sz w:val="22"/>
          <w:szCs w:val="22"/>
        </w:rPr>
        <w:t xml:space="preserve"> In the standard formulation of Signal Detection Theory, the observer makes their decision based on the decision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The observer sets a criterion value </w:t>
      </w:r>
      <m:oMath>
        <m:r>
          <w:rPr>
            <w:rStyle w:val="None"/>
            <w:rFonts w:ascii="Cambria Math" w:eastAsia="Times New Roman" w:hAnsi="Cambria Math" w:cs="Times New Roman"/>
            <w:sz w:val="22"/>
            <w:szCs w:val="22"/>
          </w:rPr>
          <m:t>c</m:t>
        </m:r>
      </m:oMath>
      <w:r>
        <w:rPr>
          <w:rStyle w:val="None"/>
          <w:rFonts w:ascii="Times New Roman" w:eastAsia="Times New Roman" w:hAnsi="Times New Roman" w:cs="Times New Roman"/>
          <w:sz w:val="22"/>
          <w:szCs w:val="22"/>
        </w:rPr>
        <w:t xml:space="preserve"> to make the decision. If the decision variable is larger than the criterion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e>
        </m:d>
        <m:r>
          <m:rPr>
            <m:sty m:val="p"/>
          </m:rPr>
          <w:rPr>
            <w:rStyle w:val="None"/>
            <w:rFonts w:ascii="Cambria Math" w:eastAsia="Times New Roman" w:hAnsi="Cambria Math" w:cs="Times New Roman"/>
            <w:sz w:val="22"/>
            <w:szCs w:val="22"/>
          </w:rPr>
          <m:t>&gt;</m:t>
        </m:r>
        <m:r>
          <w:rPr>
            <w:rStyle w:val="None"/>
            <w:rFonts w:ascii="Cambria Math" w:eastAsia="Times New Roman" w:hAnsi="Cambria Math" w:cs="Times New Roman"/>
            <w:sz w:val="22"/>
            <w:szCs w:val="22"/>
          </w:rPr>
          <m:t>c</m:t>
        </m:r>
      </m:oMath>
      <w:r>
        <w:rPr>
          <w:rStyle w:val="None"/>
          <w:rFonts w:ascii="Times New Roman" w:eastAsia="Times New Roman" w:hAnsi="Times New Roman" w:cs="Times New Roman"/>
          <w:sz w:val="22"/>
          <w:szCs w:val="22"/>
        </w:rPr>
        <w:t xml:space="preserve">, the observer chooses the comparison to have the larger LRV, otherwise they choose the standard imag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terms of the standard deviation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5EB93C4B"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034AE9C2" w14:textId="77777777" w:rsidR="00090579" w:rsidRDefault="00090579" w:rsidP="00090579">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6BF66927" w14:textId="77777777" w:rsidR="00090579" w:rsidRDefault="00090579" w:rsidP="00090579">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Let’s 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s proportional to the difference in the LRV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oMath>
      <w:r>
        <w:rPr>
          <w:rStyle w:val="None"/>
          <w:rFonts w:ascii="Times New Roman" w:eastAsia="Times New Roman" w:hAnsi="Times New Roman" w:cs="Times New Roman"/>
          <w:sz w:val="22"/>
          <w:szCs w:val="22"/>
        </w:rPr>
        <w:t xml:space="preserve">), i.e.,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1</m:t>
            </m:r>
          </m:num>
          <m:den>
            <m:r>
              <w:rPr>
                <w:rStyle w:val="None"/>
                <w:rFonts w:ascii="Cambria Math" w:eastAsia="Times New Roman" w:hAnsi="Cambria Math" w:cs="Times New Roman"/>
                <w:sz w:val="22"/>
                <w:szCs w:val="22"/>
              </w:rPr>
              <m:t>C</m:t>
            </m:r>
          </m:den>
        </m:f>
        <m:r>
          <w:rPr>
            <w:rStyle w:val="None"/>
            <w:rFonts w:ascii="Cambria Math" w:eastAsia="Times New Roman" w:hAnsi="Cambria Math" w:cs="Times New Roman"/>
            <w:sz w:val="22"/>
            <w:szCs w:val="22"/>
          </w:rPr>
          <m:t xml:space="preserve">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Pr>
          <w:rStyle w:val="None"/>
          <w:rFonts w:ascii="Times New Roman" w:eastAsia="Times New Roman" w:hAnsi="Times New Roman" w:cs="Times New Roman"/>
          <w:iCs/>
          <w:sz w:val="22"/>
          <w:szCs w:val="22"/>
        </w:rPr>
        <w:t xml:space="preserve"> is the proportionality constant.</w:t>
      </w:r>
      <w:r>
        <w:rPr>
          <w:rStyle w:val="None"/>
          <w:rFonts w:ascii="Times New Roman" w:eastAsia="Times New Roman" w:hAnsi="Times New Roman" w:cs="Times New Roman"/>
          <w:sz w:val="22"/>
          <w:szCs w:val="22"/>
        </w:rPr>
        <w:t xml:space="preserve"> Then,</w:t>
      </w:r>
    </w:p>
    <w:p w14:paraId="672CE76B" w14:textId="77777777" w:rsidR="00090579" w:rsidRDefault="00090579" w:rsidP="00090579">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r>
            <w:rPr>
              <w:rStyle w:val="None"/>
              <w:rFonts w:ascii="Cambria Math" w:eastAsia="Times New Roman" w:hAnsi="Cambria Math" w:cs="Times New Roman"/>
              <w:sz w:val="22"/>
              <w:szCs w:val="22"/>
            </w:rPr>
            <m:t>=C</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40B6D427" w14:textId="77777777" w:rsidR="00090579" w:rsidRDefault="00090579" w:rsidP="00090579">
      <w:pPr>
        <w:pStyle w:val="Default"/>
        <w:spacing w:before="0" w:after="270"/>
        <w:rPr>
          <w:rStyle w:val="None"/>
          <w:rFonts w:ascii="Times New Roman" w:hAnsi="Times New Roman"/>
          <w:sz w:val="22"/>
          <w:szCs w:val="22"/>
        </w:rPr>
      </w:pPr>
      <m:oMath>
        <m:r>
          <m:rPr>
            <m:sty m:val="p"/>
          </m:rPr>
          <w:rPr>
            <w:rStyle w:val="None"/>
            <w:rFonts w:ascii="Cambria Math" w:eastAsia="Times New Roman" w:hAnsi="Cambria Math" w:cs="Times New Roman"/>
            <w:sz w:val="22"/>
            <w:szCs w:val="22"/>
          </w:rPr>
          <m:t xml:space="preserve">Thus, </m:t>
        </m:r>
      </m:oMath>
      <w:r>
        <w:rPr>
          <w:rStyle w:val="None"/>
          <w:rFonts w:ascii="Times New Roman" w:hAnsi="Times New Roman"/>
          <w:sz w:val="22"/>
          <w:szCs w:val="22"/>
        </w:rPr>
        <w:t xml:space="preserve"> g</w:t>
      </w:r>
      <w:proofErr w:type="spellStart"/>
      <w:r>
        <w:rPr>
          <w:rStyle w:val="None"/>
          <w:rFonts w:ascii="Times New Roman" w:hAnsi="Times New Roman"/>
          <w:sz w:val="22"/>
          <w:szCs w:val="22"/>
        </w:rPr>
        <w:t>iven</w:t>
      </w:r>
      <w:proofErr w:type="spellEnd"/>
      <w:r>
        <w:rPr>
          <w:rStyle w:val="None"/>
          <w:rFonts w:ascii="Times New Roman" w:hAnsi="Times New Roman"/>
          <w:sz w:val="22"/>
          <w:szCs w:val="22"/>
        </w:rPr>
        <w:t xml:space="preserve"> a set of measured values of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V</m:t>
            </m:r>
          </m:sub>
        </m:sSub>
      </m:oMath>
      <w:r>
        <w:rPr>
          <w:rStyle w:val="None"/>
          <w:rFonts w:ascii="Times New Roman" w:hAnsi="Times New Roman"/>
          <w:sz w:val="22"/>
          <w:szCs w:val="22"/>
        </w:rPr>
        <w:t xml:space="preserve"> for different values of external noise, one can use this relation to find the internal noise of the observer in units of the external noise.</w:t>
      </w:r>
    </w:p>
    <w:p w14:paraId="40F5C5AB" w14:textId="77777777" w:rsidR="00090579" w:rsidRDefault="00090579" w:rsidP="00090579">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2FAD015F" w14:textId="77777777" w:rsidR="00090579" w:rsidRDefault="00090579" w:rsidP="00090579">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1B1A6198" w14:textId="77777777" w:rsidR="00090579" w:rsidRDefault="00090579" w:rsidP="00090579">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w:t>
      </w:r>
      <w:proofErr w:type="gramStart"/>
      <w:r>
        <w:rPr>
          <w:rStyle w:val="None"/>
          <w:rFonts w:ascii="Times New Roman" w:hAnsi="Times New Roman"/>
          <w:sz w:val="22"/>
          <w:szCs w:val="22"/>
        </w:rPr>
        <w:t>scalar.</w:t>
      </w:r>
      <w:proofErr w:type="gramEnd"/>
    </w:p>
    <w:p w14:paraId="5E1ED404" w14:textId="77777777" w:rsidR="00090579" w:rsidRPr="00723CC7" w:rsidRDefault="00090579" w:rsidP="00090579">
      <w:pPr>
        <w:pStyle w:val="Default"/>
        <w:spacing w:before="0" w:after="270"/>
        <w:rPr>
          <w:rStyle w:val="None"/>
          <w:rFonts w:ascii="Times New Roman" w:hAnsi="Times New Roman"/>
          <w:sz w:val="22"/>
          <w:szCs w:val="22"/>
        </w:rPr>
      </w:pPr>
      <w:r>
        <w:rPr>
          <w:rFonts w:ascii="Times New Roman" w:hAnsi="Times New Roman"/>
          <w:b/>
          <w:bCs/>
          <w:sz w:val="22"/>
          <w:szCs w:val="22"/>
        </w:rPr>
        <w:t>Theory of Signal Detection for Model of Visual System:</w:t>
      </w:r>
      <w:r>
        <w:rPr>
          <w:rStyle w:val="None"/>
          <w:rFonts w:ascii="Times New Roman" w:hAnsi="Times New Roman"/>
          <w:sz w:val="22"/>
          <w:szCs w:val="22"/>
        </w:rPr>
        <w:t xml:space="preserve"> The computational model approximates the response of the visual system to the images as the output of a linear receptive field. The observer’s behavior is modeled as a noisy decision-making process based on this internal representation of the stimulus images by the visual system. </w:t>
      </w:r>
    </w:p>
    <w:p w14:paraId="5FB88873" w14:textId="77777777" w:rsidR="00090579" w:rsidRPr="00622619" w:rsidRDefault="00090579" w:rsidP="00090579">
      <w:pPr>
        <w:pStyle w:val="Default"/>
        <w:spacing w:after="270"/>
        <w:rPr>
          <w:rFonts w:ascii="Times New Roman" w:hAnsi="Times New Roman"/>
          <w:sz w:val="22"/>
          <w:szCs w:val="22"/>
        </w:rPr>
      </w:pPr>
      <w:r w:rsidRPr="00B87D7E">
        <w:rPr>
          <w:rFonts w:ascii="Times New Roman" w:hAnsi="Times New Roman" w:cs="Times New Roman"/>
          <w:sz w:val="22"/>
          <w:szCs w:val="22"/>
        </w:rPr>
        <w:t>Let</w:t>
      </w:r>
      <w:r>
        <w:rPr>
          <w:rFonts w:ascii="Times New Roman" w:hAnsi="Times New Roman" w:cs="Times New Roman"/>
          <w:sz w:val="22"/>
          <w:szCs w:val="22"/>
        </w:rPr>
        <w:t>’s</w:t>
      </w:r>
      <w:r w:rsidRPr="00B87D7E">
        <w:rPr>
          <w:rFonts w:ascii="Times New Roman" w:hAnsi="Times New Roman" w:cs="Times New Roman"/>
          <w:sz w:val="22"/>
          <w:szCs w:val="22"/>
        </w:rPr>
        <w:t xml:space="preserve"> denot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visual system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a random variable representing a draw of the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mean</w:t>
      </w:r>
      <w:r>
        <w:rPr>
          <w:rFonts w:ascii="Times New Roman" w:hAnsi="Times New Roman" w:cs="Times New Roman"/>
          <w:sz w:val="22"/>
          <w:szCs w:val="22"/>
        </w:rPr>
        <w:t xml:space="preserve"> zero,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of the visual system</w:t>
      </w:r>
      <w:r w:rsidRPr="00B87D7E">
        <w:rPr>
          <w:rFonts w:ascii="Times New Roman" w:hAnsi="Times New Roman" w:cs="Times New Roman"/>
          <w:sz w:val="22"/>
          <w:szCs w:val="22"/>
        </w:rPr>
        <w:t xml:space="preserve">. Neglecting noise, the difference in response between comparison and standard is </w:t>
      </w:r>
      <m:oMath>
        <m:r>
          <m:rPr>
            <m:sty m:val="p"/>
          </m:rPr>
          <w:rPr>
            <w:rStyle w:val="None"/>
            <w:rFonts w:ascii="Cambria Math" w:hAnsi="Cambria Math" w:cs="Times New Roman"/>
            <w:sz w:val="22"/>
            <w:szCs w:val="22"/>
          </w:rPr>
          <m:t>Δ</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0</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oMath>
      <w:r>
        <w:rPr>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the </w:t>
      </w:r>
      <w:r w:rsidRPr="00B87D7E">
        <w:rPr>
          <w:rFonts w:ascii="Times New Roman" w:hAnsi="Times New Roman" w:cs="Times New Roman"/>
          <w:sz w:val="22"/>
          <w:szCs w:val="22"/>
        </w:rPr>
        <w:t xml:space="preserve">noise. External 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mean 0 and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where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the covariance matrix.</w:t>
      </w:r>
      <w:r>
        <w:rPr>
          <w:rFonts w:ascii="Times New Roman" w:hAnsi="Times New Roman" w:cs="Times New Roman"/>
          <w:sz w:val="22"/>
          <w:szCs w:val="22"/>
        </w:rPr>
        <w:t xml:space="preserve"> After including noise, difference in the receptive field response is given as </w:t>
      </w:r>
    </w:p>
    <w:p w14:paraId="45578C4D" w14:textId="77777777" w:rsidR="00090579" w:rsidRDefault="00090579" w:rsidP="00090579">
      <w:pPr>
        <w:pStyle w:val="Default"/>
        <w:spacing w:after="270"/>
        <w:rPr>
          <w:rFonts w:ascii="Times New Roman" w:hAnsi="Times New Roman" w:cs="Times New Roman"/>
          <w:sz w:val="22"/>
          <w:szCs w:val="22"/>
        </w:rPr>
      </w:pPr>
      <m:oMathPara>
        <m:oMath>
          <m:r>
            <m:rPr>
              <m:sty m:val="p"/>
            </m:rPr>
            <w:rPr>
              <w:rStyle w:val="None"/>
              <w:rFonts w:ascii="Cambria Math" w:hAnsi="Cambria Math" w:cs="Times New Roman"/>
              <w:sz w:val="22"/>
              <w:szCs w:val="22"/>
            </w:rPr>
            <m:t>Δ</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 xml:space="preserve"> </m:t>
          </m:r>
        </m:oMath>
      </m:oMathPara>
    </w:p>
    <w:p w14:paraId="4AAE4EB9" w14:textId="77777777" w:rsidR="00090579" w:rsidRDefault="00090579" w:rsidP="00090579">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r w:rsidRPr="00B87D7E">
        <w:rPr>
          <w:rFonts w:ascii="Times New Roman" w:hAnsi="Times New Roman" w:cs="Times New Roman"/>
          <w:sz w:val="22"/>
          <w:szCs w:val="22"/>
        </w:rPr>
        <w:t xml:space="preserve">. </w:t>
      </w:r>
      <w:r>
        <w:rPr>
          <w:rFonts w:ascii="Times New Roman" w:hAnsi="Times New Roman" w:cs="Times New Roman"/>
          <w:sz w:val="22"/>
          <w:szCs w:val="22"/>
        </w:rPr>
        <w:t>T</w:t>
      </w:r>
      <w:r w:rsidRPr="00B87D7E">
        <w:rPr>
          <w:rFonts w:ascii="Times New Roman" w:hAnsi="Times New Roman" w:cs="Times New Roman"/>
          <w:sz w:val="22"/>
          <w:szCs w:val="22"/>
        </w:rPr>
        <w:t>his reduces to</w:t>
      </w:r>
    </w:p>
    <w:p w14:paraId="1C0EE680" w14:textId="77777777" w:rsidR="00090579" w:rsidRPr="00B87D7E" w:rsidRDefault="00090579" w:rsidP="00090579">
      <w:pPr>
        <w:pStyle w:val="Default"/>
        <w:spacing w:after="270"/>
        <w:rPr>
          <w:rFonts w:ascii="Times New Roman" w:hAnsi="Times New Roman" w:cs="Times New Roman"/>
          <w:sz w:val="22"/>
          <w:szCs w:val="22"/>
        </w:rPr>
      </w:pPr>
      <m:oMathPara>
        <m:oMath>
          <m:r>
            <m:rPr>
              <m:sty m:val="p"/>
            </m:rPr>
            <w:rPr>
              <w:rStyle w:val="None"/>
              <w:rFonts w:ascii="Cambria Math" w:hAnsi="Cambria Math" w:cs="Times New Roman"/>
              <w:sz w:val="22"/>
              <w:szCs w:val="22"/>
            </w:rPr>
            <m:t>Δ</m:t>
          </m:r>
          <m:r>
            <w:rPr>
              <w:rStyle w:val="None"/>
              <w:rFonts w:ascii="Cambria Math" w:hAnsi="Cambria Math" w:cs="Times New Roman"/>
              <w:sz w:val="22"/>
              <w:szCs w:val="22"/>
            </w:rPr>
            <m:t>r=</m:t>
          </m:r>
          <m:r>
            <m:rPr>
              <m:sty m:val="p"/>
            </m:rPr>
            <w:rPr>
              <w:rStyle w:val="None"/>
              <w:rFonts w:ascii="Cambria Math" w:hAnsi="Cambria Math" w:cs="Times New Roman"/>
              <w:sz w:val="22"/>
              <w:szCs w:val="22"/>
            </w:rPr>
            <m:t>Δ</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0</m:t>
              </m:r>
            </m:sub>
          </m:sSub>
          <m:r>
            <w:rPr>
              <w:rStyle w:val="None"/>
              <w:rFonts w:ascii="Cambria Math" w:hAnsi="Cambria Math" w:cs="Times New Roman"/>
              <w:sz w:val="22"/>
              <w:szCs w:val="22"/>
            </w:rPr>
            <m:t>+η</m:t>
          </m:r>
        </m:oMath>
      </m:oMathPara>
    </w:p>
    <w:p w14:paraId="02AD876F" w14:textId="77777777" w:rsidR="00090579" w:rsidRPr="00B87D7E" w:rsidRDefault="00090579" w:rsidP="00090579">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wher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w:t>
      </w:r>
      <w:proofErr w:type="gramStart"/>
      <w:r w:rsidRPr="00B87D7E">
        <w:rPr>
          <w:rFonts w:ascii="Times New Roman" w:hAnsi="Times New Roman" w:cs="Times New Roman"/>
          <w:sz w:val="22"/>
          <w:szCs w:val="22"/>
        </w:rPr>
        <w:t>noise.</w:t>
      </w:r>
      <w:proofErr w:type="gramEnd"/>
      <w:r w:rsidRPr="00B87D7E">
        <w:rPr>
          <w:rFonts w:ascii="Times New Roman" w:hAnsi="Times New Roman" w:cs="Times New Roman"/>
          <w:sz w:val="22"/>
          <w:szCs w:val="22"/>
        </w:rPr>
        <w:t xml:space="preserve"> 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mean 0 and variance</w:t>
      </w:r>
    </w:p>
    <w:p w14:paraId="56315303" w14:textId="77777777" w:rsidR="00090579" w:rsidRPr="00B574A0" w:rsidRDefault="00090579" w:rsidP="00090579">
      <w:pPr>
        <w:pStyle w:val="Default"/>
        <w:spacing w:after="270"/>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r>
            <m:rPr>
              <m:sty m:val="p"/>
            </m:rPr>
            <w:rPr>
              <w:rStyle w:val="None"/>
              <w:rFonts w:ascii="Cambria Math" w:hAnsi="Cambria Math" w:cs="Times New Roman"/>
              <w:sz w:val="22"/>
              <w:szCs w:val="22"/>
            </w:rPr>
            <m:t xml:space="preserve">2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oMath>
      </m:oMathPara>
    </w:p>
    <w:p w14:paraId="3D4A81F1" w14:textId="77777777" w:rsidR="00090579" w:rsidRDefault="00090579" w:rsidP="00090579">
      <w:pPr>
        <w:pStyle w:val="Default"/>
        <w:spacing w:after="270"/>
        <w:rPr>
          <w:rFonts w:ascii="Times New Roman" w:hAnsi="Times New Roman"/>
          <w:sz w:val="22"/>
          <w:szCs w:val="22"/>
        </w:rPr>
      </w:pPr>
      <w:r>
        <w:rPr>
          <w:rFonts w:ascii="Times New Roman" w:hAnsi="Times New Roman" w:cs="Times New Roman"/>
          <w:sz w:val="22"/>
          <w:szCs w:val="22"/>
        </w:rPr>
        <w:t xml:space="preserve">Assuming </w:t>
      </w:r>
      <m:oMath>
        <m:r>
          <m:rPr>
            <m:sty m:val="p"/>
          </m:rPr>
          <w:rPr>
            <w:rStyle w:val="None"/>
            <w:rFonts w:ascii="Cambria Math" w:hAnsi="Cambria Math" w:cs="Times New Roman"/>
            <w:sz w:val="22"/>
            <w:szCs w:val="22"/>
          </w:rPr>
          <m:t>Δ</m:t>
        </m:r>
        <m:r>
          <w:rPr>
            <w:rStyle w:val="None"/>
            <w:rFonts w:ascii="Cambria Math" w:hAnsi="Cambria Math" w:cs="Times New Roman"/>
            <w:sz w:val="22"/>
            <w:szCs w:val="22"/>
          </w:rPr>
          <m:t>r∝</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V</m:t>
            </m:r>
          </m:sub>
        </m:sSub>
      </m:oMath>
      <w:r>
        <w:rPr>
          <w:rStyle w:val="None"/>
          <w:rFonts w:ascii="Times New Roman" w:hAnsi="Times New Roman" w:cs="Times New Roman"/>
          <w:sz w:val="22"/>
          <w:szCs w:val="22"/>
        </w:rPr>
        <w:t xml:space="preserve">, following the arguments of the section </w:t>
      </w:r>
      <w:r w:rsidRPr="00B87D7E">
        <w:rPr>
          <w:rFonts w:ascii="Times New Roman" w:hAnsi="Times New Roman"/>
          <w:sz w:val="22"/>
          <w:szCs w:val="22"/>
        </w:rPr>
        <w:t>Theory of Signal Detection</w:t>
      </w:r>
      <w:r>
        <w:rPr>
          <w:rFonts w:ascii="Times New Roman" w:hAnsi="Times New Roman"/>
          <w:sz w:val="22"/>
          <w:szCs w:val="22"/>
        </w:rPr>
        <w:t xml:space="preserve">, we have </w:t>
      </w:r>
    </w:p>
    <w:p w14:paraId="6E67E1F3" w14:textId="77777777" w:rsidR="00090579" w:rsidRPr="00723CC7" w:rsidRDefault="00090579" w:rsidP="00090579">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m:rPr>
                  <m:sty m:val="p"/>
                </m:rPr>
                <w:rPr>
                  <w:rStyle w:val="None"/>
                  <w:rFonts w:ascii="Cambria Math" w:hAnsi="Cambria Math" w:cs="Times New Roman"/>
                  <w:sz w:val="22"/>
                  <w:szCs w:val="22"/>
                </w:rPr>
                <m:t xml:space="preserve">2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rad>
        </m:oMath>
      </m:oMathPara>
    </w:p>
    <w:p w14:paraId="22541A98" w14:textId="77777777" w:rsidR="00090579" w:rsidRDefault="00090579" w:rsidP="00090579">
      <w:pPr>
        <w:pStyle w:val="Default"/>
        <w:spacing w:after="270"/>
        <w:rPr>
          <w:rStyle w:val="None"/>
          <w:rFonts w:ascii="Times New Roman" w:hAnsi="Times New Roman"/>
          <w:sz w:val="22"/>
          <w:szCs w:val="22"/>
        </w:rPr>
      </w:pPr>
      <w:r>
        <w:rPr>
          <w:rFonts w:ascii="Times New Roman" w:hAnsi="Times New Roman" w:cs="Times New Roman"/>
          <w:sz w:val="22"/>
          <w:szCs w:val="22"/>
        </w:rPr>
        <w:lastRenderedPageBreak/>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Pr>
          <w:rFonts w:ascii="Times New Roman" w:hAnsi="Times New Roman" w:cs="Times New Roman"/>
          <w:sz w:val="22"/>
          <w:szCs w:val="22"/>
        </w:rPr>
        <w:t xml:space="preserve"> 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ha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2 </m:t>
        </m:r>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m:t>
            </m:r>
          </m:sub>
          <m:sup>
            <m:r>
              <w:rPr>
                <w:rStyle w:val="None"/>
                <w:rFonts w:ascii="Cambria Math" w:hAnsi="Cambria Math" w:cs="Times New Roman"/>
                <w:sz w:val="22"/>
                <w:szCs w:val="22"/>
              </w:rPr>
              <m:t>2</m:t>
            </m:r>
          </m:sup>
        </m:sSubSup>
        <m:r>
          <w:rPr>
            <w:rStyle w:val="None"/>
            <w:rFonts w:ascii="Cambria Math" w:hAnsi="Cambria Math" w:cs="Times New Roman"/>
            <w:sz w:val="22"/>
            <w:szCs w:val="22"/>
          </w:rPr>
          <m:t>=R</m:t>
        </m:r>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m:rPr>
                <m:sty m:val="p"/>
              </m:rPr>
              <w:rPr>
                <w:rStyle w:val="None"/>
                <w:rFonts w:ascii="Cambria Math" w:hAnsi="Cambria Math" w:cs="Times New Roman"/>
                <w:sz w:val="22"/>
                <w:szCs w:val="22"/>
              </w:rPr>
              <m:t>e</m:t>
            </m:r>
          </m:sub>
        </m:sSub>
        <m:r>
          <w:rPr>
            <w:rStyle w:val="None"/>
            <w:rFonts w:ascii="Cambria Math" w:hAnsi="Cambria Math" w:cs="Times New Roman"/>
            <w:sz w:val="22"/>
            <w:szCs w:val="22"/>
          </w:rPr>
          <m:t>R'</m:t>
        </m:r>
      </m:oMath>
      <w:r>
        <w:rPr>
          <w:rStyle w:val="None"/>
          <w:rFonts w:ascii="Times New Roman" w:hAnsi="Times New Roman"/>
          <w:sz w:val="22"/>
          <w:szCs w:val="22"/>
        </w:rPr>
        <w:t>.</w:t>
      </w:r>
    </w:p>
    <w:p w14:paraId="0BEE613E" w14:textId="4F9DF52A" w:rsidR="00090579" w:rsidRDefault="00090579" w:rsidP="00F55E6A">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w:t>
      </w:r>
      <w:r>
        <w:rPr>
          <w:rFonts w:ascii="Times New Roman" w:hAnsi="Times New Roman"/>
          <w:sz w:val="22"/>
          <w:szCs w:val="22"/>
        </w:rPr>
        <w:t>documents</w:t>
      </w:r>
      <w:r>
        <w:rPr>
          <w:rFonts w:ascii="Times New Roman" w:hAnsi="Times New Roman"/>
          <w:sz w:val="22"/>
          <w:szCs w:val="22"/>
        </w:rPr>
        <w:t>. The SI also provides the MATLAB scripts to generate Figures 2, 4, 5 and 6 and the scripts to get model thresholds. The retinal images are provided as .mat files in a zip folder.</w:t>
      </w:r>
    </w:p>
    <w:p w14:paraId="4C624976" w14:textId="766DBF94"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55332668"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 The psychophysical task </w:t>
      </w:r>
      <w:r>
        <w:rPr>
          <w:rFonts w:ascii="Times New Roman" w:hAnsi="Times New Roman"/>
          <w:sz w:val="22"/>
          <w:szCs w:val="22"/>
        </w:rPr>
        <w:t>is illustrated</w:t>
      </w:r>
      <w:r w:rsidR="009B2D9C">
        <w:rPr>
          <w:rFonts w:ascii="Times New Roman" w:hAnsi="Times New Roman"/>
          <w:sz w:val="22"/>
          <w:szCs w:val="22"/>
        </w:rPr>
        <w:t xml:space="preserve"> in Figure 1. We used a two-alternative forced-choice (</w:t>
      </w:r>
      <w:r w:rsidR="00802A61">
        <w:rPr>
          <w:rFonts w:ascii="Times New Roman" w:hAnsi="Times New Roman"/>
          <w:sz w:val="22"/>
          <w:szCs w:val="22"/>
        </w:rPr>
        <w:t>TAFC</w:t>
      </w:r>
      <w:r w:rsidR="009B2D9C">
        <w:rPr>
          <w:rFonts w:ascii="Times New Roman" w:hAnsi="Times New Roman"/>
          <w:sz w:val="22"/>
          <w:szCs w:val="22"/>
        </w:rPr>
        <w:t>) experiment to measure the thresholds. On each trial, observers viewed two images</w:t>
      </w:r>
      <w:r w:rsidR="00723CC7">
        <w:rPr>
          <w:rFonts w:ascii="Times New Roman" w:hAnsi="Times New Roman"/>
          <w:sz w:val="22"/>
          <w:szCs w:val="22"/>
        </w:rPr>
        <w:t xml:space="preserve"> containing an achromatic spherical target object</w:t>
      </w:r>
      <w:r w:rsidR="009B2D9C">
        <w:rPr>
          <w:rFonts w:ascii="Times New Roman" w:hAnsi="Times New Roman"/>
          <w:sz w:val="22"/>
          <w:szCs w:val="22"/>
        </w:rPr>
        <w:t xml:space="preserve">: a standard image and a comparison image (Figure 1a). The images </w:t>
      </w:r>
      <w:r w:rsidR="00211AFF">
        <w:rPr>
          <w:rFonts w:ascii="Times New Roman" w:hAnsi="Times New Roman"/>
          <w:sz w:val="22"/>
          <w:szCs w:val="22"/>
        </w:rPr>
        <w:t xml:space="preserve">were </w:t>
      </w:r>
      <w:r w:rsidR="00723CC7">
        <w:rPr>
          <w:rFonts w:ascii="Times New Roman" w:hAnsi="Times New Roman"/>
          <w:sz w:val="22"/>
          <w:szCs w:val="22"/>
        </w:rPr>
        <w:t xml:space="preserve">computer graphics renderings of 3D scenes. They </w:t>
      </w:r>
      <w:r w:rsidR="009B2D9C">
        <w:rPr>
          <w:rFonts w:ascii="Times New Roman" w:hAnsi="Times New Roman"/>
          <w:sz w:val="22"/>
          <w:szCs w:val="22"/>
        </w:rPr>
        <w:t xml:space="preserve">were </w:t>
      </w:r>
      <w:r w:rsidR="00723CC7">
        <w:rPr>
          <w:rFonts w:ascii="Times New Roman" w:hAnsi="Times New Roman"/>
          <w:sz w:val="22"/>
          <w:szCs w:val="22"/>
        </w:rPr>
        <w:t xml:space="preserve">presented </w:t>
      </w:r>
      <w:r w:rsidR="009B2D9C">
        <w:rPr>
          <w:rFonts w:ascii="Times New Roman" w:hAnsi="Times New Roman"/>
          <w:sz w:val="22"/>
          <w:szCs w:val="22"/>
        </w:rPr>
        <w:t>on a calibrated monitor for 250ms each, one after the other</w:t>
      </w:r>
      <w:r w:rsidR="00723CC7">
        <w:rPr>
          <w:rFonts w:ascii="Times New Roman" w:hAnsi="Times New Roman"/>
          <w:sz w:val="22"/>
          <w:szCs w:val="22"/>
        </w:rPr>
        <w:t xml:space="preserve"> with a </w:t>
      </w:r>
      <w:r w:rsidR="009B2D9C">
        <w:rPr>
          <w:rFonts w:ascii="Times New Roman" w:hAnsi="Times New Roman"/>
          <w:sz w:val="22"/>
          <w:szCs w:val="22"/>
        </w:rPr>
        <w:t xml:space="preserve">250ms inter-stimulus interval. The observer’s task was to report the image in which the 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EC474D">
        <w:rPr>
          <w:rFonts w:ascii="Times New Roman" w:hAnsi="Times New Roman"/>
          <w:color w:val="0076BA"/>
          <w:sz w:val="22"/>
          <w:szCs w:val="22"/>
        </w:rPr>
        <w:instrText xml:space="preserve"> ADDIN EN.CITE &lt;EndNote&gt;&lt;Cite&gt;&lt;Author&gt;Materials&lt;/Author&gt;&lt;Year&gt;2017 &lt;/Year&gt;&lt;RecNum&gt;331&lt;/RecNum&gt;&lt;DisplayText&gt;[3]&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3768D0">
        <w:rPr>
          <w:rFonts w:ascii="Times New Roman" w:hAnsi="Times New Roman"/>
          <w:color w:val="0076BA"/>
          <w:sz w:val="22"/>
          <w:szCs w:val="22"/>
        </w:rPr>
        <w:fldChar w:fldCharType="separate"/>
      </w:r>
      <w:r w:rsidR="00EC474D" w:rsidRPr="00723CC7">
        <w:rPr>
          <w:rFonts w:ascii="Times New Roman" w:hAnsi="Times New Roman"/>
          <w:noProof/>
          <w:color w:val="000000" w:themeColor="text1"/>
          <w:sz w:val="22"/>
          <w:szCs w:val="22"/>
        </w:rPr>
        <w:t>[3</w:t>
      </w:r>
      <w:r w:rsidR="00EC474D">
        <w:rPr>
          <w:rFonts w:ascii="Times New Roman" w:hAnsi="Times New Roman"/>
          <w:noProof/>
          <w:color w:val="0076BA"/>
          <w:sz w:val="22"/>
          <w:szCs w:val="22"/>
        </w:rPr>
        <w:t>]</w:t>
      </w:r>
      <w:r w:rsidR="003768D0">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sphere in the comparison image while keeping the LRF of the sphere 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6C5922" w:rsidRPr="00723CC7">
        <w:rPr>
          <w:rFonts w:ascii="Times New Roman" w:hAnsi="Times New Roman"/>
          <w:sz w:val="22"/>
          <w:szCs w:val="22"/>
          <w:highlight w:val="yellow"/>
        </w:rPr>
        <w:t>ref</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651B6A60"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to have 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in our psychophysical task. We fit the proportion comparison chosen data 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e defined the threshold 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790B63FC"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variation in </w:t>
      </w:r>
      <w:r w:rsidR="0004085B">
        <w:rPr>
          <w:rFonts w:ascii="Times New Roman" w:hAnsi="Times New Roman"/>
          <w:b/>
          <w:bCs/>
          <w:sz w:val="22"/>
          <w:szCs w:val="22"/>
        </w:rPr>
        <w:t xml:space="preserve">reflectance </w:t>
      </w:r>
      <w:r>
        <w:rPr>
          <w:rFonts w:ascii="Times New Roman" w:hAnsi="Times New Roman"/>
          <w:b/>
          <w:bCs/>
          <w:sz w:val="22"/>
          <w:szCs w:val="22"/>
        </w:rPr>
        <w:t>of background objects</w:t>
      </w:r>
    </w:p>
    <w:p w14:paraId="58BE7E20" w14:textId="1EF96FAA" w:rsidR="0004085B" w:rsidRDefault="0004085B" w:rsidP="0004085B">
      <w:pPr>
        <w:pStyle w:val="Default"/>
        <w:spacing w:before="0"/>
        <w:rPr>
          <w:rFonts w:ascii="Times New Roman" w:hAnsi="Times New Roman"/>
          <w:b/>
          <w:bCs/>
          <w:sz w:val="22"/>
          <w:szCs w:val="22"/>
        </w:rPr>
      </w:pPr>
    </w:p>
    <w:p w14:paraId="6C30F22F" w14:textId="088AAD13"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92304B">
        <w:rPr>
          <w:rFonts w:ascii="Times New Roman" w:hAnsi="Times New Roman"/>
          <w:sz w:val="22"/>
          <w:szCs w:val="22"/>
        </w:rPr>
        <w:t xml:space="preserve">variation in </w:t>
      </w:r>
      <w:r>
        <w:rPr>
          <w:rFonts w:ascii="Times New Roman" w:hAnsi="Times New Roman"/>
          <w:sz w:val="22"/>
          <w:szCs w:val="22"/>
        </w:rPr>
        <w:t>background on lightness discrimination thresholds, we varied the reflectance spectra of the background objects in the images by sampling them from a statistical model based on natural surface reflectance databases (See Methods: Reflectance and Illumination Spectra,</w:t>
      </w:r>
      <w:r>
        <w:rPr>
          <w:rFonts w:ascii="Times New Roman" w:hAnsi="Times New Roman"/>
          <w:color w:val="0076BA"/>
          <w:sz w:val="22"/>
          <w:szCs w:val="22"/>
        </w:rPr>
        <w:t xml:space="preserve"> </w:t>
      </w:r>
      <w:r>
        <w:rPr>
          <w:rFonts w:ascii="Times New Roman" w:hAnsi="Times New Roman"/>
          <w:color w:val="0076BA"/>
          <w:sz w:val="22"/>
          <w:szCs w:val="22"/>
        </w:rPr>
        <w:fldChar w:fldCharType="begin"/>
      </w:r>
      <w:r>
        <w:rPr>
          <w:rFonts w:ascii="Times New Roman" w:hAnsi="Times New Roman"/>
          <w:color w:val="0076BA"/>
          <w:sz w:val="22"/>
          <w:szCs w:val="22"/>
        </w:rPr>
        <w:instrText xml:space="preserve"> ADDIN EN.CITE &lt;EndNote&gt;&lt;Cite&gt;&lt;Author&gt;Kelly&lt;/Author&gt;&lt;Year&gt;1943&lt;/Year&gt;&lt;RecNum&gt;394&lt;/RecNum&gt;&lt;DisplayText&gt;[4, 5]&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Pr>
          <w:rFonts w:ascii="Times New Roman" w:hAnsi="Times New Roman"/>
          <w:color w:val="0076BA"/>
          <w:sz w:val="22"/>
          <w:szCs w:val="22"/>
        </w:rPr>
        <w:fldChar w:fldCharType="separate"/>
      </w:r>
      <w:r w:rsidRPr="003E366B">
        <w:rPr>
          <w:rFonts w:ascii="Times New Roman" w:hAnsi="Times New Roman"/>
          <w:noProof/>
          <w:color w:val="000000" w:themeColor="text1"/>
          <w:sz w:val="22"/>
          <w:szCs w:val="22"/>
        </w:rPr>
        <w:t>[4, 5]</w:t>
      </w:r>
      <w:r>
        <w:rPr>
          <w:rFonts w:ascii="Times New Roman" w:hAnsi="Times New Roman"/>
          <w:color w:val="0076BA"/>
          <w:sz w:val="22"/>
          <w:szCs w:val="22"/>
        </w:rPr>
        <w:fldChar w:fldCharType="end"/>
      </w:r>
      <w:r>
        <w:rPr>
          <w:rFonts w:ascii="Times New Roman" w:hAnsi="Times New Roman"/>
          <w:sz w:val="22"/>
          <w:szCs w:val="22"/>
        </w:rPr>
        <w:t>). Briefly, a database of natural surface reflectance functions 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p>
    <w:p w14:paraId="2CC7D848" w14:textId="77777777" w:rsidR="0004085B" w:rsidRDefault="0004085B" w:rsidP="0004085B">
      <w:pPr>
        <w:pStyle w:val="Default"/>
        <w:spacing w:before="0"/>
        <w:rPr>
          <w:rFonts w:ascii="Times New Roman" w:hAnsi="Times New Roman"/>
          <w:sz w:val="22"/>
          <w:szCs w:val="22"/>
        </w:rPr>
      </w:pPr>
    </w:p>
    <w:p w14:paraId="09C10884" w14:textId="362A56FE" w:rsidR="0004085B" w:rsidRDefault="0004085B" w:rsidP="0004085B">
      <w:pPr>
        <w:pStyle w:val="Default"/>
        <w:spacing w:before="0"/>
        <w:rPr>
          <w:rFonts w:ascii="Times New Roman" w:eastAsia="Times New Roman" w:hAnsi="Times New Roman" w:cs="Times New Roman"/>
          <w:sz w:val="22"/>
          <w:szCs w:val="22"/>
        </w:rPr>
      </w:pPr>
      <w:r>
        <w:rPr>
          <w:rFonts w:ascii="Times New Roman" w:hAnsi="Times New Roman"/>
          <w:sz w:val="22"/>
          <w:szCs w:val="22"/>
        </w:rPr>
        <w:t>We measured threshold as a function of a scalar that multiplied the covariance matrix of the projection weight distribution. By varying the scalar from 0 (no variation) to 1 (variation in natural scenes), we can examine parametrically how background variation affects performance in the task. We generated images f</w:t>
      </w:r>
      <w:ins w:id="10" w:author="Vijay Singh" w:date="2021-01-09T16:02:00Z">
        <w:r w:rsidR="00786339">
          <w:rPr>
            <w:rFonts w:ascii="Times New Roman" w:hAnsi="Times New Roman"/>
            <w:sz w:val="22"/>
            <w:szCs w:val="22"/>
          </w:rPr>
          <w:t>or</w:t>
        </w:r>
      </w:ins>
      <w:del w:id="11" w:author="Vijay Singh" w:date="2021-01-09T16:02:00Z">
        <w:r w:rsidDel="00786339">
          <w:rPr>
            <w:rFonts w:ascii="Times New Roman" w:hAnsi="Times New Roman"/>
            <w:sz w:val="22"/>
            <w:szCs w:val="22"/>
          </w:rPr>
          <w:delText>rom</w:delText>
        </w:r>
      </w:del>
      <w:r>
        <w:rPr>
          <w:rFonts w:ascii="Times New Roman" w:hAnsi="Times New Roman"/>
          <w:sz w:val="22"/>
          <w:szCs w:val="22"/>
        </w:rPr>
        <w:t xml:space="preserve"> six logarithmically spaced values of the covariance scalar. Figure 3 shows particular image samples used in our psychophysical task. Discrimination thresholds were measured separately for each of the six values of the covariance scalar.</w:t>
      </w:r>
      <w:r w:rsidRPr="00717D08">
        <w:rPr>
          <w:rFonts w:ascii="Times New Roman" w:hAnsi="Times New Roman"/>
          <w:sz w:val="22"/>
          <w:szCs w:val="22"/>
        </w:rPr>
        <w:t xml:space="preserve"> </w:t>
      </w:r>
    </w:p>
    <w:p w14:paraId="623D7EA9" w14:textId="77777777" w:rsidR="0004085B" w:rsidRPr="009F434F" w:rsidRDefault="0004085B" w:rsidP="00723CC7">
      <w:pPr>
        <w:pStyle w:val="Default"/>
        <w:spacing w:before="0"/>
        <w:rPr>
          <w:rFonts w:ascii="Times New Roman" w:hAnsi="Times New Roman"/>
          <w:b/>
          <w:bCs/>
          <w:sz w:val="22"/>
          <w:szCs w:val="22"/>
        </w:rPr>
      </w:pPr>
    </w:p>
    <w:p w14:paraId="78A3BA4F" w14:textId="2C3ECC70"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lastRenderedPageBreak/>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554DFF" w:rsidRPr="00B010E0">
        <w:rPr>
          <w:rFonts w:ascii="Times New Roman" w:hAnsi="Times New Roman"/>
          <w:color w:val="000000" w:themeColor="text1"/>
          <w:sz w:val="22"/>
          <w:szCs w:val="22"/>
        </w:rPr>
        <w:t xml:space="preserve">Methods: </w:t>
      </w:r>
      <w:r w:rsidR="00684003" w:rsidRPr="00B010E0">
        <w:rPr>
          <w:rFonts w:ascii="Times New Roman" w:hAnsi="Times New Roman"/>
          <w:color w:val="000000" w:themeColor="text1"/>
          <w:sz w:val="22"/>
          <w:szCs w:val="22"/>
        </w:rPr>
        <w:t>Signal Detection Theory</w:t>
      </w:r>
      <w:r w:rsidR="00B1518D" w:rsidRPr="00B010E0">
        <w:rPr>
          <w:rFonts w:ascii="Times New Roman" w:hAnsi="Times New Roman"/>
          <w:color w:val="000000" w:themeColor="text1"/>
          <w:sz w:val="22"/>
          <w:szCs w:val="22"/>
        </w:rPr>
        <w:t xml:space="preserve"> and Model Fit</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73DA41F4"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commentRangeStart w:id="12"/>
      <w:r w:rsidR="009C2926" w:rsidRPr="00723CC7">
        <w:rPr>
          <w:rFonts w:ascii="Times New Roman" w:hAnsi="Times New Roman"/>
          <w:sz w:val="22"/>
          <w:szCs w:val="22"/>
          <w:highlight w:val="yellow"/>
        </w:rPr>
        <w:t>ref</w:t>
      </w:r>
      <w:r w:rsidR="009C2926">
        <w:rPr>
          <w:rFonts w:ascii="Times New Roman" w:hAnsi="Times New Roman"/>
          <w:sz w:val="22"/>
          <w:szCs w:val="22"/>
        </w:rPr>
        <w:t>)</w:t>
      </w:r>
      <w:commentRangeEnd w:id="12"/>
      <w:r w:rsidR="009C2926">
        <w:rPr>
          <w:rStyle w:val="CommentReference"/>
          <w:rFonts w:ascii="Times New Roman" w:hAnsi="Times New Roman" w:cs="Times New Roman"/>
          <w:color w:val="auto"/>
          <w14:textOutline w14:w="0" w14:cap="rnd" w14:cmpd="sng" w14:algn="ctr">
            <w14:noFill/>
            <w14:prstDash w14:val="solid"/>
            <w14:bevel/>
          </w14:textOutline>
        </w:rPr>
        <w:commentReference w:id="12"/>
      </w:r>
      <w:r w:rsidR="006C5922">
        <w:rPr>
          <w:rFonts w:ascii="Times New Roman" w:hAnsi="Times New Roman"/>
          <w:sz w:val="22"/>
          <w:szCs w:val="22"/>
        </w:rPr>
        <w:t>. One is internal variability in the observer’s representation of target object lightness. The other is the efficiency with which the observer’s decision processes make use of the information provided by this representation.</w:t>
      </w:r>
      <w:r w:rsidR="007B4E86">
        <w:rPr>
          <w:rFonts w:ascii="Times New Roman" w:hAnsi="Times New Roman"/>
          <w:sz w:val="22"/>
          <w:szCs w:val="22"/>
        </w:rPr>
        <w:t xml:space="preserve"> Our experiments do not separate the relative contributions of these two conceptually distinct factors, and in the following we refer to them 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26BB296E"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comes into play. This is the </w:t>
      </w:r>
      <w:r w:rsidR="00802B44">
        <w:rPr>
          <w:rFonts w:ascii="Times New Roman" w:hAnsi="Times New Roman"/>
          <w:sz w:val="22"/>
          <w:szCs w:val="22"/>
        </w:rPr>
        <w:t xml:space="preserve">external </w:t>
      </w:r>
      <w:r>
        <w:rPr>
          <w:rFonts w:ascii="Times New Roman" w:hAnsi="Times New Roman"/>
          <w:sz w:val="22"/>
          <w:szCs w:val="22"/>
        </w:rPr>
        <w:t>variability introduced by the variation in background objects</w:t>
      </w:r>
      <w:r w:rsidR="00802B44">
        <w:rPr>
          <w:rFonts w:ascii="Times New Roman" w:hAnsi="Times New Roman"/>
          <w:sz w:val="22"/>
          <w:szCs w:val="22"/>
        </w:rPr>
        <w:t>, to the extent that it impinges on the 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dominates the effect of the external variability and threshold remains roughly constant. At high values of the covariance scalar, the effect </w:t>
      </w:r>
      <w:r w:rsidR="00B63AC8">
        <w:rPr>
          <w:rFonts w:ascii="Times New Roman" w:hAnsi="Times New Roman"/>
          <w:sz w:val="22"/>
          <w:szCs w:val="22"/>
        </w:rPr>
        <w:t xml:space="preserve">of </w:t>
      </w:r>
      <w:r w:rsidR="00802B44">
        <w:rPr>
          <w:rFonts w:ascii="Times New Roman" w:hAnsi="Times New Roman"/>
          <w:sz w:val="22"/>
          <w:szCs w:val="22"/>
        </w:rPr>
        <w:t xml:space="preserve">external variability limits performance, and thresholds rise with 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F900937"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 xml:space="preserve">Each observer shows the same basic pattern as the mean results, with constant thresholds across low values of the covariance scalar and then a rise of thresholds that is approximately linear on the log threshold squared versus log covariance plot.  The most notable individual difference is in the slope of the rising limb 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0A64EDE"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A computational model with </w:t>
      </w:r>
      <w:r w:rsidR="00432895">
        <w:rPr>
          <w:rFonts w:ascii="Times New Roman" w:hAnsi="Times New Roman"/>
          <w:b/>
          <w:bCs/>
          <w:sz w:val="22"/>
          <w:szCs w:val="22"/>
        </w:rPr>
        <w:t>center-</w:t>
      </w:r>
      <w:r>
        <w:rPr>
          <w:rFonts w:ascii="Times New Roman" w:hAnsi="Times New Roman"/>
          <w:b/>
          <w:bCs/>
          <w:sz w:val="22"/>
          <w:szCs w:val="22"/>
        </w:rPr>
        <w:t>surround receptive field captures human threshold increase</w:t>
      </w:r>
    </w:p>
    <w:p w14:paraId="3FF2DBF5" w14:textId="45C58A07" w:rsidR="00F60DBF"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We modeled human response in the psychophysical task using a computational observer model (See Methods: </w:t>
      </w:r>
      <w:r w:rsidR="00CD368A" w:rsidRPr="00723CC7">
        <w:rPr>
          <w:rStyle w:val="None"/>
          <w:rFonts w:ascii="Times New Roman" w:hAnsi="Times New Roman"/>
          <w:sz w:val="22"/>
          <w:szCs w:val="22"/>
        </w:rPr>
        <w:t>Model of visual-system</w:t>
      </w:r>
      <w:r>
        <w:rPr>
          <w:rFonts w:ascii="Times New Roman" w:hAnsi="Times New Roman"/>
          <w:sz w:val="22"/>
          <w:szCs w:val="22"/>
        </w:rPr>
        <w:t>;</w:t>
      </w:r>
      <w:r w:rsidR="003768D0">
        <w:rPr>
          <w:rFonts w:ascii="Times New Roman" w:hAnsi="Times New Roman"/>
          <w:color w:val="0076BA"/>
          <w:sz w:val="22"/>
          <w:szCs w:val="22"/>
        </w:rPr>
        <w:t xml:space="preserve"> </w:t>
      </w:r>
      <w:r w:rsidR="002F685E">
        <w:rPr>
          <w:rFonts w:ascii="Times New Roman" w:hAnsi="Times New Roman"/>
          <w:sz w:val="22"/>
          <w:szCs w:val="22"/>
        </w:rPr>
        <w:fldChar w:fldCharType="begin"/>
      </w:r>
      <w:r w:rsidR="00FF1BE5">
        <w:rPr>
          <w:rFonts w:ascii="Times New Roman" w:hAnsi="Times New Roman"/>
          <w:sz w:val="22"/>
          <w:szCs w:val="22"/>
        </w:rPr>
        <w:instrText xml:space="preserve"> ADDIN EN.CITE &lt;EndNote&gt;&lt;Cite&gt;&lt;Author&gt;Cottaris&lt;/Author&gt;&lt;Year&gt;2019&lt;/Year&gt;&lt;RecNum&gt;121&lt;/RecNum&gt;&lt;DisplayText&gt;[6]&lt;/DisplayText&gt;&lt;record&gt;&lt;rec-number&gt;121&lt;/rec-number&gt;&lt;foreign-keys&gt;&lt;key app="EN" db-id="592dpt2f590x0mezte35f5fwef0rtp2xsfrz" timestamp="1598111302"&gt;121&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2F685E">
        <w:rPr>
          <w:rFonts w:ascii="Times New Roman" w:hAnsi="Times New Roman"/>
          <w:sz w:val="22"/>
          <w:szCs w:val="22"/>
        </w:rPr>
        <w:fldChar w:fldCharType="separate"/>
      </w:r>
      <w:r w:rsidR="00FF1BE5">
        <w:rPr>
          <w:rFonts w:ascii="Times New Roman" w:hAnsi="Times New Roman"/>
          <w:noProof/>
          <w:sz w:val="22"/>
          <w:szCs w:val="22"/>
        </w:rPr>
        <w:t>[6]</w:t>
      </w:r>
      <w:r w:rsidR="002F685E">
        <w:rPr>
          <w:rFonts w:ascii="Times New Roman" w:hAnsi="Times New Roman"/>
          <w:sz w:val="22"/>
          <w:szCs w:val="22"/>
        </w:rPr>
        <w:fldChar w:fldCharType="end"/>
      </w:r>
      <w:r>
        <w:rPr>
          <w:rFonts w:ascii="Times New Roman" w:hAnsi="Times New Roman"/>
          <w:sz w:val="22"/>
          <w:szCs w:val="22"/>
        </w:rPr>
        <w:t xml:space="preserve">). In this model, we first simulate the response of the early visual system to the images in our database. The </w:t>
      </w:r>
      <w:r>
        <w:rPr>
          <w:rFonts w:ascii="Times New Roman" w:hAnsi="Times New Roman"/>
          <w:sz w:val="22"/>
          <w:szCs w:val="22"/>
          <w:lang w:val="it-IT"/>
        </w:rPr>
        <w:t xml:space="preserve">model </w:t>
      </w:r>
      <w:r>
        <w:rPr>
          <w:rFonts w:ascii="Times New Roman" w:hAnsi="Times New Roman"/>
          <w:sz w:val="22"/>
          <w:szCs w:val="22"/>
        </w:rPr>
        <w:t xml:space="preserve">of the visual system incorporates optical blurring, axial chromatic aberration, spatial sampling of the cone mosaic and the Poisson nature of the photopigment isomerization. We simulate the response of the long (L), middle (M), and short (S) type photoreceptors of this model eye to each image in our image database. </w:t>
      </w:r>
      <w:r w:rsidR="00553E09">
        <w:rPr>
          <w:rFonts w:ascii="Times New Roman" w:hAnsi="Times New Roman"/>
          <w:sz w:val="22"/>
          <w:szCs w:val="22"/>
        </w:rPr>
        <w:t xml:space="preserve">The rest of the visual system is modeled as a </w:t>
      </w:r>
      <w:r w:rsidR="00D14F1D">
        <w:rPr>
          <w:rFonts w:ascii="Times New Roman" w:hAnsi="Times New Roman"/>
          <w:sz w:val="22"/>
          <w:szCs w:val="22"/>
        </w:rPr>
        <w:t xml:space="preserve">center surround receptive field. </w:t>
      </w:r>
      <w:r>
        <w:rPr>
          <w:rFonts w:ascii="Times New Roman" w:hAnsi="Times New Roman"/>
          <w:sz w:val="22"/>
          <w:szCs w:val="22"/>
        </w:rPr>
        <w:t xml:space="preserve">The RF consists of three channels, one each for the L, M, and S channels of the retinal image. The size of individual L, M and S channels of the RF </w:t>
      </w:r>
      <w:r w:rsidR="00463F83">
        <w:rPr>
          <w:rFonts w:ascii="Times New Roman" w:hAnsi="Times New Roman"/>
          <w:sz w:val="22"/>
          <w:szCs w:val="22"/>
        </w:rPr>
        <w:t xml:space="preserve">was </w:t>
      </w:r>
      <w:r w:rsidR="00057BF4">
        <w:rPr>
          <w:rFonts w:ascii="Times New Roman" w:hAnsi="Times New Roman"/>
          <w:sz w:val="22"/>
          <w:szCs w:val="22"/>
        </w:rPr>
        <w:t xml:space="preserve">chosen </w:t>
      </w:r>
      <w:r w:rsidR="00463F83">
        <w:rPr>
          <w:rFonts w:ascii="Times New Roman" w:hAnsi="Times New Roman"/>
          <w:sz w:val="22"/>
          <w:szCs w:val="22"/>
        </w:rPr>
        <w:t xml:space="preserve">to be equal to </w:t>
      </w:r>
      <w:r>
        <w:rPr>
          <w:rFonts w:ascii="Times New Roman" w:hAnsi="Times New Roman"/>
          <w:sz w:val="22"/>
          <w:szCs w:val="22"/>
        </w:rPr>
        <w:t xml:space="preserve">the extent of the retinal image. The center of the RF was a uniform circular patch the same size as the target object in the images. The surround was a uniform square patch of the size of the images except the target object. </w:t>
      </w:r>
      <w:r w:rsidR="001168BE">
        <w:rPr>
          <w:rFonts w:ascii="Times New Roman" w:hAnsi="Times New Roman"/>
          <w:sz w:val="22"/>
          <w:szCs w:val="22"/>
        </w:rPr>
        <w:t xml:space="preserve">The mean response of the computational observer is estimated as the </w:t>
      </w:r>
      <w:r w:rsidR="009E260A">
        <w:rPr>
          <w:rFonts w:ascii="Times New Roman" w:hAnsi="Times New Roman"/>
          <w:sz w:val="22"/>
          <w:szCs w:val="22"/>
        </w:rPr>
        <w:t xml:space="preserve">dot product of this center surround RF with the </w:t>
      </w:r>
      <w:r w:rsidR="00F11903">
        <w:rPr>
          <w:rFonts w:ascii="Times New Roman" w:hAnsi="Times New Roman"/>
          <w:sz w:val="22"/>
          <w:szCs w:val="22"/>
        </w:rPr>
        <w:t>retinal images (</w:t>
      </w:r>
      <w:r w:rsidR="00EE4BD1">
        <w:rPr>
          <w:rFonts w:ascii="Times New Roman" w:hAnsi="Times New Roman"/>
          <w:sz w:val="22"/>
          <w:szCs w:val="22"/>
        </w:rPr>
        <w:t xml:space="preserve">simulated </w:t>
      </w:r>
      <w:r w:rsidR="00F11903">
        <w:rPr>
          <w:rFonts w:ascii="Times New Roman" w:hAnsi="Times New Roman"/>
          <w:sz w:val="22"/>
          <w:szCs w:val="22"/>
        </w:rPr>
        <w:t xml:space="preserve">response of L, M, S </w:t>
      </w:r>
      <w:r w:rsidR="009E260A">
        <w:rPr>
          <w:rFonts w:ascii="Times New Roman" w:hAnsi="Times New Roman"/>
          <w:sz w:val="22"/>
          <w:szCs w:val="22"/>
        </w:rPr>
        <w:t>photoreceptor</w:t>
      </w:r>
      <w:r w:rsidR="00F11903">
        <w:rPr>
          <w:rFonts w:ascii="Times New Roman" w:hAnsi="Times New Roman"/>
          <w:sz w:val="22"/>
          <w:szCs w:val="22"/>
        </w:rPr>
        <w:t>s to the images).</w:t>
      </w:r>
      <w:r w:rsidR="001956AE">
        <w:rPr>
          <w:rFonts w:ascii="Times New Roman" w:hAnsi="Times New Roman"/>
          <w:sz w:val="22"/>
          <w:szCs w:val="22"/>
        </w:rPr>
        <w:t xml:space="preserve"> </w:t>
      </w:r>
    </w:p>
    <w:p w14:paraId="3D9AF6C3" w14:textId="77777777" w:rsidR="00F60DBF" w:rsidRDefault="00F60DBF" w:rsidP="00CC0064">
      <w:pPr>
        <w:pStyle w:val="Default"/>
        <w:spacing w:before="0"/>
        <w:rPr>
          <w:rFonts w:ascii="Times New Roman" w:hAnsi="Times New Roman"/>
          <w:sz w:val="22"/>
          <w:szCs w:val="22"/>
        </w:rPr>
      </w:pPr>
    </w:p>
    <w:p w14:paraId="54AC4266" w14:textId="31EAC126" w:rsidR="00BA5E45"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The response of the computational observer to the standard and comparison images were used in a two alternate forced choice paradigm, similar to the human psychophysics experiments, to obtain the threshold of the computational observer. To compare model thresholds with humans, we added a gaussian noise to the receptive response. The Gaussian noise had zero mean and its variance was proportional to the dot product of the receptive field with the image. </w:t>
      </w:r>
      <w:r w:rsidR="00F75F51">
        <w:rPr>
          <w:rFonts w:ascii="Times New Roman" w:hAnsi="Times New Roman"/>
          <w:sz w:val="22"/>
          <w:szCs w:val="22"/>
        </w:rPr>
        <w:t xml:space="preserve">The proportionality constant and the </w:t>
      </w:r>
      <w:r w:rsidR="00B77324">
        <w:rPr>
          <w:rFonts w:ascii="Times New Roman" w:hAnsi="Times New Roman"/>
          <w:sz w:val="22"/>
          <w:szCs w:val="22"/>
        </w:rPr>
        <w:t xml:space="preserve">ratio of the RF surround to center were the two parameters of the model. These were chosen such that the mean square error between the </w:t>
      </w:r>
      <w:r w:rsidR="00F70F91">
        <w:rPr>
          <w:rFonts w:ascii="Times New Roman" w:hAnsi="Times New Roman"/>
          <w:sz w:val="22"/>
          <w:szCs w:val="22"/>
        </w:rPr>
        <w:t xml:space="preserve">threshold of the computational model and the mean human observer. </w:t>
      </w:r>
      <w:r>
        <w:rPr>
          <w:rFonts w:ascii="Times New Roman" w:hAnsi="Times New Roman"/>
          <w:sz w:val="22"/>
          <w:szCs w:val="22"/>
        </w:rPr>
        <w:t xml:space="preserve">We calculated the equivalent noise and the rate of threshold increase of the computational observer using the </w:t>
      </w:r>
      <w:r w:rsidR="00EF444B">
        <w:rPr>
          <w:rFonts w:ascii="Times New Roman" w:hAnsi="Times New Roman"/>
          <w:sz w:val="22"/>
          <w:szCs w:val="22"/>
        </w:rPr>
        <w:t>fit to Signal Detection Theory model</w:t>
      </w:r>
      <w:r w:rsidR="00905953">
        <w:rPr>
          <w:rFonts w:ascii="Times New Roman" w:hAnsi="Times New Roman"/>
          <w:sz w:val="22"/>
          <w:szCs w:val="22"/>
        </w:rPr>
        <w:t xml:space="preserve"> (see </w:t>
      </w:r>
      <w:r w:rsidR="00AB3C37">
        <w:rPr>
          <w:rFonts w:ascii="Times New Roman" w:hAnsi="Times New Roman"/>
          <w:sz w:val="22"/>
          <w:szCs w:val="22"/>
        </w:rPr>
        <w:t>Methods:</w:t>
      </w:r>
      <w:r w:rsidR="000F672B">
        <w:rPr>
          <w:rFonts w:ascii="Times New Roman" w:hAnsi="Times New Roman"/>
          <w:sz w:val="22"/>
          <w:szCs w:val="22"/>
        </w:rPr>
        <w:t xml:space="preserve"> </w:t>
      </w:r>
      <w:r w:rsidR="00C22807">
        <w:rPr>
          <w:rFonts w:ascii="Times New Roman" w:hAnsi="Times New Roman"/>
          <w:sz w:val="22"/>
          <w:szCs w:val="22"/>
        </w:rPr>
        <w:t>Signal Detection Theory</w:t>
      </w:r>
      <w:r w:rsidR="000F672B">
        <w:rPr>
          <w:rFonts w:ascii="Times New Roman" w:hAnsi="Times New Roman"/>
          <w:sz w:val="22"/>
          <w:szCs w:val="22"/>
        </w:rPr>
        <w:t xml:space="preserve"> and Model Fit</w:t>
      </w:r>
      <w:r w:rsidR="00905953">
        <w:rPr>
          <w:rFonts w:ascii="Times New Roman" w:hAnsi="Times New Roman"/>
          <w:sz w:val="22"/>
          <w:szCs w:val="22"/>
        </w:rPr>
        <w:t>)</w:t>
      </w:r>
      <w:r>
        <w:rPr>
          <w:rFonts w:ascii="Times New Roman" w:hAnsi="Times New Roman"/>
          <w:sz w:val="22"/>
          <w:szCs w:val="22"/>
        </w:rPr>
        <w:t xml:space="preserve">. These values compare </w:t>
      </w:r>
      <w:r>
        <w:rPr>
          <w:rFonts w:ascii="Times New Roman" w:hAnsi="Times New Roman"/>
          <w:sz w:val="22"/>
          <w:szCs w:val="22"/>
        </w:rPr>
        <w:lastRenderedPageBreak/>
        <w:t>well with the values of the mean human observer (</w:t>
      </w:r>
      <w:r w:rsidR="00847D72">
        <w:rPr>
          <w:rFonts w:ascii="Times New Roman" w:hAnsi="Times New Roman"/>
          <w:sz w:val="22"/>
          <w:szCs w:val="22"/>
        </w:rPr>
        <w:t xml:space="preserve">Internal </w:t>
      </w:r>
      <w:r w:rsidR="00D011D3">
        <w:rPr>
          <w:rFonts w:ascii="Times New Roman" w:hAnsi="Times New Roman"/>
          <w:sz w:val="22"/>
          <w:szCs w:val="22"/>
        </w:rPr>
        <w:t xml:space="preserve">Noise </w:t>
      </w:r>
      <w:r w:rsidR="00A84824">
        <w:rPr>
          <w:rFonts w:ascii="Times New Roman" w:hAnsi="Times New Roman"/>
          <w:sz w:val="22"/>
          <w:szCs w:val="22"/>
        </w:rPr>
        <w:t xml:space="preserve">Human = </w:t>
      </w:r>
      <w:r w:rsidR="00D2277E">
        <w:rPr>
          <w:rFonts w:ascii="Times New Roman" w:hAnsi="Times New Roman"/>
          <w:sz w:val="22"/>
          <w:szCs w:val="22"/>
        </w:rPr>
        <w:t>0.0256</w:t>
      </w:r>
      <w:r w:rsidR="005D1195">
        <w:rPr>
          <w:rFonts w:ascii="Times New Roman" w:hAnsi="Times New Roman"/>
          <w:sz w:val="22"/>
          <w:szCs w:val="22"/>
        </w:rPr>
        <w:t xml:space="preserve">, Model = </w:t>
      </w:r>
      <w:r w:rsidR="00D2277E">
        <w:rPr>
          <w:rFonts w:ascii="Times New Roman" w:hAnsi="Times New Roman"/>
          <w:sz w:val="22"/>
          <w:szCs w:val="22"/>
        </w:rPr>
        <w:t>0.0257</w:t>
      </w:r>
      <w:r w:rsidR="005D1195">
        <w:rPr>
          <w:rFonts w:ascii="Times New Roman" w:hAnsi="Times New Roman"/>
          <w:sz w:val="22"/>
          <w:szCs w:val="22"/>
        </w:rPr>
        <w:t xml:space="preserve">; </w:t>
      </w:r>
      <w:r w:rsidR="00847D72">
        <w:rPr>
          <w:rFonts w:ascii="Times New Roman" w:hAnsi="Times New Roman"/>
          <w:sz w:val="22"/>
          <w:szCs w:val="22"/>
        </w:rPr>
        <w:t xml:space="preserve">External Noise </w:t>
      </w:r>
      <w:r w:rsidR="005D1195">
        <w:rPr>
          <w:rFonts w:ascii="Times New Roman" w:hAnsi="Times New Roman"/>
          <w:sz w:val="22"/>
          <w:szCs w:val="22"/>
        </w:rPr>
        <w:t>Human</w:t>
      </w:r>
      <w:r w:rsidR="00CA2B8A">
        <w:rPr>
          <w:rFonts w:ascii="Times New Roman" w:hAnsi="Times New Roman"/>
          <w:sz w:val="22"/>
          <w:szCs w:val="22"/>
        </w:rPr>
        <w:t xml:space="preserve"> </w:t>
      </w:r>
      <w:r w:rsidR="00C620C9">
        <w:rPr>
          <w:rFonts w:ascii="Times New Roman" w:hAnsi="Times New Roman"/>
          <w:sz w:val="22"/>
          <w:szCs w:val="22"/>
        </w:rPr>
        <w:t xml:space="preserve">= </w:t>
      </w:r>
      <w:r w:rsidR="00C620C9" w:rsidRPr="00847D72">
        <w:rPr>
          <w:rFonts w:ascii="Times New Roman" w:hAnsi="Times New Roman"/>
          <w:sz w:val="22"/>
          <w:szCs w:val="22"/>
        </w:rPr>
        <w:t>0.0294</w:t>
      </w:r>
      <w:r w:rsidR="00CA2B8A">
        <w:rPr>
          <w:rFonts w:ascii="Times New Roman" w:hAnsi="Times New Roman"/>
          <w:sz w:val="22"/>
          <w:szCs w:val="22"/>
        </w:rPr>
        <w:t xml:space="preserve">, Model = </w:t>
      </w:r>
      <w:r w:rsidR="00847D72">
        <w:rPr>
          <w:rFonts w:ascii="Times New Roman" w:hAnsi="Times New Roman"/>
          <w:sz w:val="22"/>
          <w:szCs w:val="22"/>
        </w:rPr>
        <w:t>0.0305</w:t>
      </w:r>
      <w:r w:rsidR="0024720C">
        <w:rPr>
          <w:rFonts w:ascii="Times New Roman" w:hAnsi="Times New Roman"/>
          <w:sz w:val="22"/>
          <w:szCs w:val="22"/>
        </w:rPr>
        <w:t>; Figure 4</w:t>
      </w:r>
      <w:r>
        <w:rPr>
          <w:rFonts w:ascii="Times New Roman" w:hAnsi="Times New Roman"/>
          <w:sz w:val="22"/>
          <w:szCs w:val="22"/>
        </w:rPr>
        <w:t>).</w:t>
      </w:r>
    </w:p>
    <w:p w14:paraId="6F7C1972" w14:textId="77777777" w:rsidR="005C0EFF" w:rsidRDefault="005C0EFF">
      <w:pPr>
        <w:pStyle w:val="Default"/>
        <w:spacing w:before="0"/>
        <w:rPr>
          <w:rFonts w:ascii="Times New Roman" w:hAnsi="Times New Roman"/>
          <w:sz w:val="22"/>
          <w:szCs w:val="22"/>
        </w:rPr>
      </w:pPr>
    </w:p>
    <w:p w14:paraId="06E914D1" w14:textId="0AA0ACFD" w:rsidR="005C0EFF" w:rsidRDefault="00E6746C" w:rsidP="005C0E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71AB00D9" w14:textId="7D518D65" w:rsidR="002F5675" w:rsidRPr="00464B28" w:rsidRDefault="00464B28">
      <w:pPr>
        <w:rPr>
          <w:rStyle w:val="None"/>
          <w:b/>
          <w:bCs/>
          <w:sz w:val="22"/>
          <w:szCs w:val="22"/>
        </w:rPr>
      </w:pPr>
      <w:r w:rsidRPr="0048339D">
        <w:rPr>
          <w:b/>
          <w:bCs/>
        </w:rPr>
        <w:t>CONCLUSIONS:</w:t>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77777777" w:rsidR="002F5675" w:rsidRDefault="002F5675">
      <w:pPr>
        <w:rPr>
          <w:rStyle w:val="None"/>
          <w:b/>
          <w:bCs/>
          <w:sz w:val="22"/>
          <w:szCs w:val="22"/>
        </w:rPr>
      </w:pPr>
    </w:p>
    <w:p w14:paraId="3B963A35" w14:textId="50645A03" w:rsidR="00091515" w:rsidRPr="00AC2026" w:rsidRDefault="00091515">
      <w:pPr>
        <w:rPr>
          <w:sz w:val="22"/>
          <w:szCs w:val="22"/>
        </w:rPr>
      </w:pPr>
      <w:r w:rsidRPr="002F5675">
        <w:rPr>
          <w:rStyle w:val="None"/>
          <w:b/>
          <w:bCs/>
          <w:sz w:val="22"/>
          <w:szCs w:val="22"/>
        </w:rPr>
        <w:t>Figure 1:</w:t>
      </w:r>
      <w:r w:rsidRPr="00AC2026">
        <w:rPr>
          <w:sz w:val="22"/>
          <w:szCs w:val="22"/>
        </w:rPr>
        <w:t xml:space="preserve"> </w:t>
      </w:r>
      <w:r w:rsidRPr="00AC2026">
        <w:rPr>
          <w:b/>
          <w:bCs/>
          <w:sz w:val="22"/>
          <w:szCs w:val="22"/>
        </w:rPr>
        <w:t>Psychophysical task.</w:t>
      </w:r>
      <w:r w:rsidRPr="00AC2026">
        <w:rPr>
          <w:sz w:val="22"/>
          <w:szCs w:val="22"/>
        </w:rPr>
        <w:t xml:space="preserve"> </w:t>
      </w:r>
      <w:r w:rsidRPr="00AC2026">
        <w:rPr>
          <w:b/>
          <w:bCs/>
          <w:sz w:val="22"/>
          <w:szCs w:val="22"/>
        </w:rPr>
        <w:t>(a)</w:t>
      </w:r>
      <w:r w:rsidRPr="00AC2026">
        <w:rPr>
          <w:sz w:val="22"/>
          <w:szCs w:val="22"/>
        </w:rPr>
        <w:t xml:space="preserve"> On every trial of the experiment, human observers viewed two images in sequence, a standard image and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sidRPr="00AC2026">
        <w:rPr>
          <w:sz w:val="22"/>
          <w:szCs w:val="22"/>
        </w:rPr>
        <w:t>flat</w:t>
      </w:r>
      <w:proofErr w:type="gramEnd"/>
      <w:r w:rsidRPr="00AC2026">
        <w:rPr>
          <w:sz w:val="22"/>
          <w:szCs w:val="22"/>
        </w:rPr>
        <w:t xml:space="preserve"> and the spheres appeared gray. The overall reflectance of the target was held fixed in the standard </w:t>
      </w:r>
      <w:proofErr w:type="gramStart"/>
      <w:r w:rsidRPr="00AC2026">
        <w:rPr>
          <w:sz w:val="22"/>
          <w:szCs w:val="22"/>
        </w:rPr>
        <w:t>images, and</w:t>
      </w:r>
      <w:proofErr w:type="gramEnd"/>
      <w:r w:rsidRPr="00AC2026">
        <w:rPr>
          <w:sz w:val="22"/>
          <w:szCs w:val="22"/>
        </w:rPr>
        <w:t xml:space="preserve"> differed between standard and comparison. Performance (</w:t>
      </w:r>
      <w:r w:rsidR="00723CC7" w:rsidRPr="00AC2026">
        <w:rPr>
          <w:sz w:val="22"/>
          <w:szCs w:val="22"/>
        </w:rPr>
        <w:t xml:space="preserve">proportion </w:t>
      </w:r>
      <w:r w:rsidRPr="00AC2026">
        <w:rPr>
          <w:sz w:val="22"/>
          <w:szCs w:val="22"/>
        </w:rPr>
        <w:t xml:space="preserve">correct) was measured as a function of this difference to determine discrimination threshold. The reflectance functions of objects in the background could </w:t>
      </w:r>
      <w:r w:rsidR="00723CC7" w:rsidRPr="00AC2026">
        <w:rPr>
          <w:sz w:val="22"/>
          <w:szCs w:val="22"/>
        </w:rPr>
        <w:t xml:space="preserve">be held fixed or </w:t>
      </w:r>
      <w:r w:rsidRPr="00AC2026">
        <w:rPr>
          <w:sz w:val="22"/>
          <w:szCs w:val="22"/>
        </w:rPr>
        <w:t xml:space="preserve">vary between standard and comparison </w:t>
      </w:r>
      <w:r w:rsidR="00723CC7" w:rsidRPr="00AC2026">
        <w:rPr>
          <w:sz w:val="22"/>
          <w:szCs w:val="22"/>
        </w:rPr>
        <w:t>on each trial (as illustrated here)</w:t>
      </w:r>
      <w:r w:rsidRPr="00AC2026">
        <w:rPr>
          <w:sz w:val="22"/>
          <w:szCs w:val="22"/>
        </w:rPr>
        <w:t xml:space="preserve">. The order of presentation of the standard and comparison images was randomized from trial to trial. Discrimination thresholds were measured as function of the amount of variation in background object reflectance. </w:t>
      </w:r>
      <w:r w:rsidRPr="00AC2026">
        <w:rPr>
          <w:b/>
          <w:bCs/>
          <w:sz w:val="22"/>
          <w:szCs w:val="22"/>
        </w:rPr>
        <w:t>(b)</w:t>
      </w:r>
      <w:r w:rsidRPr="00AC2026">
        <w:rPr>
          <w:sz w:val="22"/>
          <w:szCs w:val="22"/>
        </w:rPr>
        <w:t xml:space="preserve"> Trial sequence. R</w:t>
      </w:r>
      <w:r w:rsidRPr="00AC2026">
        <w:rPr>
          <w:sz w:val="22"/>
          <w:szCs w:val="22"/>
          <w:vertAlign w:val="subscript"/>
        </w:rPr>
        <w:t>N-1</w:t>
      </w:r>
      <w:r w:rsidRPr="00AC2026">
        <w:rPr>
          <w:sz w:val="22"/>
          <w:szCs w:val="22"/>
        </w:rPr>
        <w:t xml:space="preserve"> indicates the time of the observer’s response for the (N-</w:t>
      </w:r>
      <w:proofErr w:type="gramStart"/>
      <w:r w:rsidRPr="00AC2026">
        <w:rPr>
          <w:sz w:val="22"/>
          <w:szCs w:val="22"/>
        </w:rPr>
        <w:t>1)</w:t>
      </w:r>
      <w:proofErr w:type="spellStart"/>
      <w:r w:rsidRPr="00AC2026">
        <w:rPr>
          <w:sz w:val="22"/>
          <w:szCs w:val="22"/>
          <w:vertAlign w:val="superscript"/>
        </w:rPr>
        <w:t>th</w:t>
      </w:r>
      <w:proofErr w:type="spellEnd"/>
      <w:proofErr w:type="gramEnd"/>
      <w:r w:rsidRPr="00AC2026">
        <w:rPr>
          <w:sz w:val="22"/>
          <w:szCs w:val="22"/>
        </w:rPr>
        <w:t xml:space="preserve"> trial. The N</w:t>
      </w:r>
      <w:r w:rsidRPr="00AC2026">
        <w:rPr>
          <w:sz w:val="22"/>
          <w:szCs w:val="22"/>
          <w:vertAlign w:val="superscript"/>
        </w:rPr>
        <w:t>th</w:t>
      </w:r>
      <w:r w:rsidRPr="00AC2026">
        <w:rPr>
          <w:sz w:val="22"/>
          <w:szCs w:val="22"/>
        </w:rPr>
        <w:t xml:space="preserve"> trial begins </w:t>
      </w:r>
      <w:r w:rsidR="009023BF" w:rsidRPr="00AC2026">
        <w:rPr>
          <w:sz w:val="22"/>
          <w:szCs w:val="22"/>
        </w:rPr>
        <w:t>250ms</w:t>
      </w:r>
      <w:r w:rsidRPr="00AC2026">
        <w:rPr>
          <w:sz w:val="22"/>
          <w:szCs w:val="22"/>
        </w:rPr>
        <w:t xml:space="preserve"> after that response (Inter Trial Interval, ITI). The N</w:t>
      </w:r>
      <w:r w:rsidRPr="00AC2026">
        <w:rPr>
          <w:sz w:val="22"/>
          <w:szCs w:val="22"/>
          <w:vertAlign w:val="superscript"/>
        </w:rPr>
        <w:t>th</w:t>
      </w:r>
      <w:r w:rsidRPr="00AC2026">
        <w:rPr>
          <w:sz w:val="22"/>
          <w:szCs w:val="22"/>
        </w:rPr>
        <w:t xml:space="preserve"> trial consists of two </w:t>
      </w:r>
      <w:r w:rsidR="009023BF" w:rsidRPr="00AC2026">
        <w:rPr>
          <w:sz w:val="22"/>
          <w:szCs w:val="22"/>
        </w:rPr>
        <w:t>250ms</w:t>
      </w:r>
      <w:r w:rsidRPr="00AC2026">
        <w:rPr>
          <w:sz w:val="22"/>
          <w:szCs w:val="22"/>
        </w:rPr>
        <w:t xml:space="preserve"> stimulus presentation intervals with a </w:t>
      </w:r>
      <w:r w:rsidR="009023BF" w:rsidRPr="00AC2026">
        <w:rPr>
          <w:sz w:val="22"/>
          <w:szCs w:val="22"/>
        </w:rPr>
        <w:t>250ms</w:t>
      </w:r>
      <w:r w:rsidRPr="00AC2026">
        <w:rPr>
          <w:sz w:val="22"/>
          <w:szCs w:val="22"/>
        </w:rPr>
        <w:t xml:space="preserve"> inter-stimulus interval (ISI). The observer responds by pressing a button on a gamepad after the second stimulus has been shown. The observer can take as long as he or she wishes before making the response, with an example time denoted by R</w:t>
      </w:r>
      <w:r w:rsidRPr="00AC2026">
        <w:rPr>
          <w:sz w:val="22"/>
          <w:szCs w:val="22"/>
          <w:vertAlign w:val="subscript"/>
        </w:rPr>
        <w:t xml:space="preserve">N </w:t>
      </w:r>
      <w:r w:rsidRPr="00AC2026">
        <w:rPr>
          <w:sz w:val="22"/>
          <w:szCs w:val="22"/>
        </w:rPr>
        <w:t xml:space="preserve">in the figure. The next trial begins </w:t>
      </w:r>
      <w:r w:rsidR="009023BF" w:rsidRPr="00AC2026">
        <w:rPr>
          <w:sz w:val="22"/>
          <w:szCs w:val="22"/>
        </w:rPr>
        <w:t>250ms</w:t>
      </w:r>
      <w:r w:rsidRPr="00AC2026">
        <w:rPr>
          <w:sz w:val="22"/>
          <w:szCs w:val="22"/>
        </w:rPr>
        <w:t xml:space="preserve"> after the response.</w:t>
      </w:r>
    </w:p>
    <w:p w14:paraId="34DE05AC" w14:textId="77777777" w:rsidR="002F5675" w:rsidRDefault="002F5675" w:rsidP="00AC2026">
      <w:pPr>
        <w:rPr>
          <w:rFonts w:eastAsia="Times New Roman"/>
        </w:rPr>
      </w:pPr>
    </w:p>
    <w:p w14:paraId="0D43D754" w14:textId="0CFAF75D" w:rsidR="00091515" w:rsidRDefault="00091515" w:rsidP="00091515">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CNSU_0002 for scale factor 0.00 in the first experimental session for that observer.  The point of subjective equality (PSE, LRF for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7EA85D58" w14:textId="77777777" w:rsidR="00091515" w:rsidRDefault="00091515" w:rsidP="00091515">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 xml:space="preserve">Figure 3: Variation in background spectra. </w:t>
      </w:r>
      <w:r>
        <w:rPr>
          <w:rStyle w:val="None"/>
          <w:rFonts w:ascii="Times New Roman" w:hAnsi="Times New Roman"/>
          <w:sz w:val="22"/>
          <w:szCs w:val="22"/>
        </w:rPr>
        <w:t>The reflectance spectra of background objects were chosen from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RF. For each value of the scalar, we generated 1100 images, 100 each at 11 linearly spaced target LRF levels across the range [0.35, 0.45] LRF. Discrimination thresholds were measured separately for each value of the covariance scalar shown.</w:t>
      </w:r>
    </w:p>
    <w:p w14:paraId="532DDCC7" w14:textId="77777777" w:rsidR="004705BB" w:rsidRPr="006D7ABE" w:rsidRDefault="004705BB" w:rsidP="004705BB">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w:t>
      </w:r>
      <w:r w:rsidRPr="00ED0EB1">
        <w:rPr>
          <w:rStyle w:val="None"/>
          <w:rFonts w:ascii="Times New Roman" w:hAnsi="Times New Roman" w:cs="Times New Roman"/>
          <w:sz w:val="22"/>
          <w:szCs w:val="22"/>
        </w:rPr>
        <w:lastRenderedPageBreak/>
        <w:t>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predictions of the threshold of the </w:t>
      </w:r>
      <w:r w:rsidRPr="00ED0EB1">
        <w:rPr>
          <w:rStyle w:val="None"/>
          <w:rFonts w:ascii="Times New Roman" w:hAnsi="Times New Roman" w:cs="Times New Roman"/>
          <w:sz w:val="22"/>
          <w:szCs w:val="22"/>
        </w:rPr>
        <w:t>computational model</w:t>
      </w:r>
      <w:r>
        <w:rPr>
          <w:rStyle w:val="None"/>
          <w:rFonts w:ascii="Times New Roman" w:hAnsi="Times New Roman" w:cs="Times New Roman"/>
          <w:sz w:val="22"/>
          <w:szCs w:val="22"/>
        </w:rPr>
        <w:t xml:space="preserve"> (black squares)</w:t>
      </w:r>
      <w:r w:rsidRPr="00ED0EB1">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and </w:t>
      </w:r>
      <w:r w:rsidRPr="00ED0EB1">
        <w:rPr>
          <w:rStyle w:val="None"/>
          <w:rFonts w:ascii="Times New Roman" w:hAnsi="Times New Roman" w:cs="Times New Roman"/>
          <w:sz w:val="22"/>
          <w:szCs w:val="22"/>
        </w:rPr>
        <w:t xml:space="preserve">the corresponding </w:t>
      </w:r>
      <w:r>
        <w:rPr>
          <w:rStyle w:val="None"/>
          <w:rFonts w:ascii="Times New Roman" w:hAnsi="Times New Roman" w:cs="Times New Roman"/>
          <w:sz w:val="22"/>
          <w:szCs w:val="22"/>
        </w:rPr>
        <w:t xml:space="preserve">model </w:t>
      </w:r>
      <w:r w:rsidRPr="00ED0EB1">
        <w:rPr>
          <w:rStyle w:val="None"/>
          <w:rFonts w:ascii="Times New Roman" w:hAnsi="Times New Roman" w:cs="Times New Roman"/>
          <w:sz w:val="22"/>
          <w:szCs w:val="22"/>
        </w:rPr>
        <w:t>fit (</w:t>
      </w:r>
      <w:r>
        <w:rPr>
          <w:rStyle w:val="None"/>
          <w:rFonts w:ascii="Times New Roman" w:hAnsi="Times New Roman" w:cs="Times New Roman"/>
          <w:sz w:val="22"/>
          <w:szCs w:val="22"/>
        </w:rPr>
        <w:t xml:space="preserve">black </w:t>
      </w:r>
      <w:r w:rsidRPr="00ED0EB1">
        <w:rPr>
          <w:rStyle w:val="None"/>
          <w:rFonts w:ascii="Times New Roman" w:hAnsi="Times New Roman" w:cs="Times New Roman"/>
          <w:sz w:val="22"/>
          <w:szCs w:val="22"/>
        </w:rPr>
        <w:t>dashed line).</w:t>
      </w:r>
    </w:p>
    <w:p w14:paraId="5C29CA9D" w14:textId="525DD54E" w:rsidR="00C661B9" w:rsidRDefault="004705BB" w:rsidP="00723CC7">
      <w:pPr>
        <w:pStyle w:val="Default"/>
        <w:spacing w:before="0" w:after="270"/>
        <w:rPr>
          <w:rFonts w:ascii="Times New Roman" w:hAnsi="Times New Roman"/>
          <w:b/>
          <w:bCs/>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smooth curves show the fit to the function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r>
          <w:rPr>
            <w:rFonts w:ascii="Cambria Math" w:hAnsi="Cambria Math" w:cs="Times New Roman"/>
            <w:sz w:val="22"/>
            <w:szCs w:val="22"/>
          </w:rPr>
          <m:t>)</m:t>
        </m:r>
      </m:oMath>
      <w:r>
        <w:rPr>
          <w:rFonts w:ascii="Times New Roman" w:hAnsi="Times New Roman" w:cs="Times New Roman"/>
          <w:sz w:val="22"/>
          <w:szCs w:val="22"/>
        </w:rPr>
        <w:t>,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w:t>
      </w:r>
      <w:r w:rsidRPr="009579D6">
        <w:rPr>
          <w:rStyle w:val="None"/>
          <w:rFonts w:ascii="Times New Roman" w:hAnsi="Times New Roman" w:cs="Times New Roman"/>
          <w:sz w:val="22"/>
          <w:szCs w:val="22"/>
        </w:rPr>
        <w:t>.</w:t>
      </w:r>
      <w:r>
        <w:rPr>
          <w:rStyle w:val="None"/>
          <w:rFonts w:ascii="Times New Roman" w:hAnsi="Times New Roman" w:cs="Times New Roman"/>
          <w:sz w:val="22"/>
          <w:szCs w:val="22"/>
        </w:rPr>
        <w:t xml:space="preserve"> The parameters of the computational model were obtained separately for each observer by minimizing the mean square error between the mean observer thresholds and the predicted model thresholds for the six values of the covariance scalar.</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498B13E0" w14:textId="22486885" w:rsidR="00EF2452" w:rsidRDefault="00EF2452" w:rsidP="00EF2452">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Measurement of human </w:t>
      </w:r>
      <w:r>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experiment was the precursor of the experiment performed in the main paper.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1A6313">
        <w:rPr>
          <w:rStyle w:val="None"/>
          <w:rFonts w:ascii="Times New Roman" w:hAnsi="Times New Roman"/>
          <w:sz w:val="22"/>
          <w:szCs w:val="22"/>
        </w:rPr>
        <w:t xml:space="preserve">study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 xml:space="preserve">lightness discrimination thresholds.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The methods were same as the experiment described in the main paper. </w:t>
      </w:r>
      <w:r w:rsidR="00EE01C6">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for were measured for three specific types of background variations</w:t>
      </w:r>
      <w:r>
        <w:rPr>
          <w:rStyle w:val="None"/>
          <w:rFonts w:ascii="Times New Roman" w:hAnsi="Times New Roman"/>
          <w:sz w:val="22"/>
          <w:szCs w:val="22"/>
        </w:rPr>
        <w:t xml:space="preserve"> (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scale factor set to 1. </w:t>
      </w:r>
      <w:r>
        <w:rPr>
          <w:rStyle w:val="None"/>
          <w:rFonts w:ascii="Times New Roman" w:hAnsi="Times New Roman"/>
          <w:sz w:val="22"/>
          <w:szCs w:val="22"/>
        </w:rPr>
        <w:t xml:space="preserve"> </w:t>
      </w:r>
      <w:commentRangeStart w:id="13"/>
      <w:commentRangeStart w:id="14"/>
      <w:r>
        <w:rPr>
          <w:rStyle w:val="None"/>
          <w:rFonts w:ascii="Times New Roman" w:hAnsi="Times New Roman"/>
          <w:sz w:val="22"/>
          <w:szCs w:val="22"/>
        </w:rPr>
        <w:t xml:space="preserve">These </w:t>
      </w:r>
      <w:r w:rsidR="005D35AB">
        <w:rPr>
          <w:rStyle w:val="None"/>
          <w:rFonts w:ascii="Times New Roman" w:hAnsi="Times New Roman"/>
          <w:sz w:val="22"/>
          <w:szCs w:val="22"/>
        </w:rPr>
        <w:t xml:space="preserve">three conditions </w:t>
      </w:r>
      <w:r>
        <w:rPr>
          <w:rStyle w:val="None"/>
          <w:rFonts w:ascii="Times New Roman" w:hAnsi="Times New Roman"/>
          <w:sz w:val="22"/>
          <w:szCs w:val="22"/>
        </w:rPr>
        <w:t>were</w:t>
      </w:r>
      <w:commentRangeEnd w:id="13"/>
      <w:r w:rsidR="00D72168">
        <w:rPr>
          <w:rStyle w:val="CommentReference"/>
          <w:rFonts w:ascii="Times New Roman" w:hAnsi="Times New Roman" w:cs="Times New Roman"/>
          <w:color w:val="auto"/>
          <w14:textOutline w14:w="0" w14:cap="rnd" w14:cmpd="sng" w14:algn="ctr">
            <w14:noFill/>
            <w14:prstDash w14:val="solid"/>
            <w14:bevel/>
          </w14:textOutline>
        </w:rPr>
        <w:commentReference w:id="13"/>
      </w:r>
      <w:commentRangeEnd w:id="14"/>
      <w:r w:rsidR="00BE2260">
        <w:rPr>
          <w:rStyle w:val="CommentReference"/>
          <w:rFonts w:ascii="Times New Roman" w:hAnsi="Times New Roman" w:cs="Times New Roman"/>
          <w:color w:val="auto"/>
          <w14:textOutline w14:w="0" w14:cap="rnd" w14:cmpd="sng" w14:algn="ctr">
            <w14:noFill/>
            <w14:prstDash w14:val="solid"/>
            <w14:bevel/>
          </w14:textOutline>
        </w:rPr>
        <w:commentReference w:id="14"/>
      </w:r>
      <w:r>
        <w:rPr>
          <w:rStyle w:val="None"/>
          <w:rFonts w:ascii="Times New Roman" w:hAnsi="Times New Roman"/>
          <w:sz w:val="22"/>
          <w:szCs w:val="22"/>
        </w:rPr>
        <w:t>:</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p>
    <w:p w14:paraId="2303F9B9" w14:textId="090C2F30"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This condition was same as the </w:t>
      </w:r>
      <w:r w:rsidR="00C457C3">
        <w:rPr>
          <w:rStyle w:val="None"/>
          <w:rFonts w:ascii="Times New Roman" w:hAnsi="Times New Roman"/>
          <w:sz w:val="22"/>
          <w:szCs w:val="22"/>
        </w:rPr>
        <w:t>experiment described in the main paper with scale</w:t>
      </w:r>
      <w:r w:rsidR="00A8782C">
        <w:rPr>
          <w:rStyle w:val="None"/>
          <w:rFonts w:ascii="Times New Roman" w:hAnsi="Times New Roman"/>
          <w:sz w:val="22"/>
          <w:szCs w:val="22"/>
        </w:rPr>
        <w:t xml:space="preserve"> </w:t>
      </w:r>
      <w:r w:rsidR="00C457C3">
        <w:rPr>
          <w:rStyle w:val="None"/>
          <w:rFonts w:ascii="Times New Roman" w:hAnsi="Times New Roman"/>
          <w:sz w:val="22"/>
          <w:szCs w:val="22"/>
        </w:rPr>
        <w:t>factor equal to 1.</w:t>
      </w:r>
    </w:p>
    <w:p w14:paraId="6A8FF529" w14:textId="6B1D7FAA"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Condition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 xml:space="preserve">from image to images (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 We also measured the thresholds without secondary reflections for these two conditions. We call these conditions Condition 2a and 3a.</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p>
    <w:p w14:paraId="3453B382" w14:textId="75DAAD7B" w:rsidR="00EF2452" w:rsidRDefault="002C2B85" w:rsidP="00EF2452">
      <w:pPr>
        <w:pStyle w:val="Body"/>
        <w:spacing w:before="0" w:after="160"/>
        <w:rPr>
          <w:rStyle w:val="None"/>
          <w:rFonts w:ascii="Times New Roman" w:hAnsi="Times New Roman"/>
          <w:sz w:val="22"/>
          <w:szCs w:val="22"/>
        </w:rPr>
      </w:pPr>
      <w:r>
        <w:rPr>
          <w:rFonts w:ascii="Times New Roman" w:hAnsi="Times New Roman"/>
          <w:b/>
          <w:bCs/>
          <w:sz w:val="22"/>
          <w:szCs w:val="22"/>
        </w:rPr>
        <w:t xml:space="preserve">Observer </w:t>
      </w:r>
      <w:r w:rsidR="00EF2452">
        <w:rPr>
          <w:rFonts w:ascii="Times New Roman" w:hAnsi="Times New Roman"/>
          <w:b/>
          <w:bCs/>
          <w:sz w:val="22"/>
          <w:szCs w:val="22"/>
        </w:rPr>
        <w:t xml:space="preserve">Recruitment and Exclusion: </w:t>
      </w:r>
      <w:r w:rsidR="00EF2452">
        <w:rPr>
          <w:rStyle w:val="None"/>
          <w:rFonts w:ascii="Times New Roman" w:hAnsi="Times New Roman"/>
          <w:sz w:val="22"/>
          <w:szCs w:val="22"/>
        </w:rPr>
        <w:t xml:space="preserve">Same as </w:t>
      </w:r>
      <w:r w:rsidR="00957661">
        <w:rPr>
          <w:rStyle w:val="None"/>
          <w:rFonts w:ascii="Times New Roman" w:hAnsi="Times New Roman"/>
          <w:sz w:val="22"/>
          <w:szCs w:val="22"/>
        </w:rPr>
        <w:t>for the main experiment</w:t>
      </w:r>
      <w:r w:rsidR="00EF2452">
        <w:rPr>
          <w:rStyle w:val="None"/>
          <w:rFonts w:ascii="Times New Roman" w:hAnsi="Times New Roman"/>
          <w:sz w:val="22"/>
          <w:szCs w:val="22"/>
        </w:rPr>
        <w:t>, except the three acquisition of the practice session was performed with the images in Condition 1.</w:t>
      </w:r>
    </w:p>
    <w:p w14:paraId="7C445DC7" w14:textId="5B84A20D"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lastRenderedPageBreak/>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f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of the observers for Condition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for Condition 2 and 2a were much smaller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averaged over the observers and three conditions)</w:t>
      </w:r>
      <w:r w:rsidR="007C7E5C" w:rsidRPr="00A16544">
        <w:rPr>
          <w:rFonts w:ascii="Times New Roman" w:hAnsi="Times New Roman" w:cs="Times New Roman"/>
          <w:sz w:val="22"/>
          <w:szCs w:val="22"/>
        </w:rPr>
        <w:t xml:space="preserve">. On the other hand, the threshold for Condition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Trial-to-trial variability in background 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Pr="00A16544">
        <w:rPr>
          <w:rFonts w:ascii="Times New Roman" w:hAnsi="Times New Roman" w:cs="Times New Roman"/>
          <w:sz w:val="22"/>
          <w:szCs w:val="22"/>
        </w:rPr>
        <w:t>This effect persists even when the secondary reflections are switched off, indicating the effect is due to the spectral change in the background and not due to the variation in the amount of light being reflected from the target surface.</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7688E15C" w14:textId="36ADC651" w:rsidR="00CC0064" w:rsidRPr="005A56FB" w:rsidRDefault="00E3166E" w:rsidP="00CC0064">
      <w:pPr>
        <w:rPr>
          <w:rStyle w:val="None"/>
          <w:rFonts w:cs="Arial Unicode MS"/>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sidRPr="006D7ABE">
        <w:rPr>
          <w:color w:val="000000"/>
          <w:sz w:val="22"/>
          <w:szCs w:val="22"/>
        </w:rPr>
        <w:t xml:space="preserve">Two example trials of each condition in </w:t>
      </w:r>
      <w:r w:rsidR="0090510B">
        <w:rPr>
          <w:color w:val="000000"/>
          <w:sz w:val="22"/>
          <w:szCs w:val="22"/>
        </w:rPr>
        <w:t>E</w:t>
      </w:r>
      <w:r w:rsidRPr="006D7ABE">
        <w:rPr>
          <w:color w:val="000000"/>
          <w:sz w:val="22"/>
          <w:szCs w:val="22"/>
        </w:rPr>
        <w:t xml:space="preserve">xperiment </w:t>
      </w:r>
      <w:r w:rsidR="0090510B">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r w:rsidRPr="006D7ABE">
        <w:rPr>
          <w:rStyle w:val="None"/>
          <w:b/>
          <w:bCs/>
          <w:sz w:val="22"/>
          <w:szCs w:val="22"/>
        </w:rPr>
        <w:t xml:space="preserve"> </w:t>
      </w:r>
    </w:p>
    <w:p w14:paraId="0DEE5E37" w14:textId="3B95C04F" w:rsidR="00EF2452" w:rsidRDefault="00EF2452" w:rsidP="006E367E">
      <w:pPr>
        <w:rPr>
          <w:rStyle w:val="None"/>
          <w:sz w:val="22"/>
          <w:szCs w:val="22"/>
        </w:rPr>
      </w:pPr>
    </w:p>
    <w:p w14:paraId="0CA11536" w14:textId="439DDB3B"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t>Figure S2:</w:t>
      </w:r>
      <w:r w:rsidRPr="002F6574">
        <w:rPr>
          <w:rStyle w:val="None"/>
          <w:sz w:val="22"/>
          <w:szCs w:val="22"/>
        </w:rPr>
        <w:t xml:space="preserve"> Lightness discrimination threshold of four </w:t>
      </w:r>
      <w:r w:rsidR="007F079C">
        <w:rPr>
          <w:rStyle w:val="None"/>
          <w:sz w:val="22"/>
          <w:szCs w:val="22"/>
        </w:rPr>
        <w:t>observer</w:t>
      </w:r>
      <w:r w:rsidR="007F079C" w:rsidRPr="002F6574">
        <w:rPr>
          <w:rStyle w:val="None"/>
          <w:sz w:val="22"/>
          <w:szCs w:val="22"/>
        </w:rPr>
        <w:t xml:space="preserve">s </w:t>
      </w:r>
      <w:r w:rsidRPr="002F6574">
        <w:rPr>
          <w:rStyle w:val="None"/>
          <w:sz w:val="22"/>
          <w:szCs w:val="22"/>
        </w:rPr>
        <w:t xml:space="preserve">in the </w:t>
      </w:r>
      <w:r w:rsidR="0090510B">
        <w:rPr>
          <w:rStyle w:val="None"/>
          <w:sz w:val="22"/>
          <w:szCs w:val="22"/>
        </w:rPr>
        <w:t>E</w:t>
      </w:r>
      <w:r w:rsidRPr="002F6574">
        <w:rPr>
          <w:rStyle w:val="None"/>
          <w:sz w:val="22"/>
          <w:szCs w:val="22"/>
        </w:rPr>
        <w:t>xperiment</w:t>
      </w:r>
      <w:r w:rsidR="0090510B">
        <w:rPr>
          <w:rStyle w:val="None"/>
          <w:sz w:val="22"/>
          <w:szCs w:val="22"/>
        </w:rPr>
        <w:t xml:space="preserve"> 2</w:t>
      </w:r>
      <w:r w:rsidRPr="002F6574">
        <w:rPr>
          <w:rStyle w:val="None"/>
          <w:sz w:val="22"/>
          <w:szCs w:val="22"/>
        </w:rPr>
        <w:t xml:space="preserve">. </w:t>
      </w:r>
      <w:r w:rsidRPr="002F6574">
        <w:rPr>
          <w:color w:val="000000"/>
          <w:sz w:val="22"/>
          <w:szCs w:val="22"/>
        </w:rPr>
        <w:t xml:space="preserve">The discrimination thresholds are higher for the condition where the objects are compared against different backgrounds (Condition 3 and 3a) as compared to the same background (Condition 1, 2, 2a). Secondary reflections do not </w:t>
      </w:r>
      <w:r w:rsidR="00141BF1">
        <w:rPr>
          <w:color w:val="000000"/>
          <w:sz w:val="22"/>
          <w:szCs w:val="22"/>
        </w:rPr>
        <w:t xml:space="preserve">have any significant </w:t>
      </w:r>
      <w:r w:rsidR="00404B67">
        <w:rPr>
          <w:color w:val="000000"/>
          <w:sz w:val="22"/>
          <w:szCs w:val="22"/>
        </w:rPr>
        <w:t>e</w:t>
      </w:r>
      <w:r w:rsidRPr="002F6574">
        <w:rPr>
          <w:color w:val="000000"/>
          <w:sz w:val="22"/>
          <w:szCs w:val="22"/>
        </w:rPr>
        <w:t xml:space="preserve">ffect </w:t>
      </w:r>
      <w:r w:rsidR="00A16705">
        <w:rPr>
          <w:color w:val="000000"/>
          <w:sz w:val="22"/>
          <w:szCs w:val="22"/>
        </w:rPr>
        <w:t xml:space="preserve">on </w:t>
      </w:r>
      <w:r w:rsidRPr="002F6574">
        <w:rPr>
          <w:color w:val="000000"/>
          <w:sz w:val="22"/>
          <w:szCs w:val="22"/>
        </w:rPr>
        <w:t>thresholds (</w:t>
      </w:r>
      <w:r w:rsidR="004644BD">
        <w:rPr>
          <w:color w:val="000000"/>
          <w:sz w:val="22"/>
          <w:szCs w:val="22"/>
        </w:rPr>
        <w:t xml:space="preserve">Condition </w:t>
      </w:r>
      <w:r w:rsidRPr="002F6574">
        <w:rPr>
          <w:color w:val="000000"/>
          <w:sz w:val="22"/>
          <w:szCs w:val="22"/>
        </w:rPr>
        <w:t>2a and 3a).</w:t>
      </w:r>
      <w:r w:rsidRPr="002F6574">
        <w:rPr>
          <w:rStyle w:val="None"/>
          <w:sz w:val="22"/>
          <w:szCs w:val="22"/>
        </w:rPr>
        <w:t xml:space="preserve"> </w:t>
      </w:r>
      <w:r w:rsidRPr="002F6574">
        <w:rPr>
          <w:rStyle w:val="None"/>
          <w:b/>
          <w:bCs/>
          <w:sz w:val="22"/>
          <w:szCs w:val="22"/>
        </w:rPr>
        <w:t xml:space="preserve"> </w:t>
      </w: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384E693E" w14:textId="77777777" w:rsidR="001C2A3C" w:rsidRPr="001C2A3C" w:rsidRDefault="00761DC9" w:rsidP="001C2A3C">
      <w:pPr>
        <w:pStyle w:val="EndNoteBibliography"/>
        <w:ind w:left="720" w:hanging="720"/>
        <w:rPr>
          <w:noProof/>
        </w:rPr>
      </w:pPr>
      <w:r>
        <w:fldChar w:fldCharType="begin"/>
      </w:r>
      <w:r>
        <w:instrText xml:space="preserve"> ADDIN EN.REFLIST </w:instrText>
      </w:r>
      <w:r>
        <w:fldChar w:fldCharType="separate"/>
      </w:r>
      <w:r w:rsidR="001C2A3C" w:rsidRPr="001C2A3C">
        <w:rPr>
          <w:noProof/>
        </w:rPr>
        <w:t>1.</w:t>
      </w:r>
      <w:r w:rsidR="001C2A3C" w:rsidRPr="001C2A3C">
        <w:rPr>
          <w:noProof/>
        </w:rPr>
        <w:tab/>
        <w:t xml:space="preserve">Kingdom, F.A., </w:t>
      </w:r>
      <w:r w:rsidR="001C2A3C" w:rsidRPr="001C2A3C">
        <w:rPr>
          <w:i/>
          <w:noProof/>
        </w:rPr>
        <w:t>Lightness, brightness and transparency: a quarter century of new ideas, captivating demonstrations and unrelenting controversy.</w:t>
      </w:r>
      <w:r w:rsidR="001C2A3C" w:rsidRPr="001C2A3C">
        <w:rPr>
          <w:noProof/>
        </w:rPr>
        <w:t xml:space="preserve"> Vision Res, 2011. </w:t>
      </w:r>
      <w:r w:rsidR="001C2A3C" w:rsidRPr="001C2A3C">
        <w:rPr>
          <w:b/>
          <w:noProof/>
        </w:rPr>
        <w:t>51</w:t>
      </w:r>
      <w:r w:rsidR="001C2A3C" w:rsidRPr="001C2A3C">
        <w:rPr>
          <w:noProof/>
        </w:rPr>
        <w:t>(7): p. 652-73.</w:t>
      </w:r>
    </w:p>
    <w:p w14:paraId="7B1D8EB5" w14:textId="77777777" w:rsidR="001C2A3C" w:rsidRPr="001C2A3C" w:rsidRDefault="001C2A3C" w:rsidP="001C2A3C">
      <w:pPr>
        <w:pStyle w:val="EndNoteBibliography"/>
        <w:ind w:left="720" w:hanging="720"/>
        <w:rPr>
          <w:noProof/>
        </w:rPr>
      </w:pPr>
      <w:r w:rsidRPr="001C2A3C">
        <w:rPr>
          <w:noProof/>
        </w:rPr>
        <w:t>2.</w:t>
      </w:r>
      <w:r w:rsidRPr="001C2A3C">
        <w:rPr>
          <w:noProof/>
        </w:rPr>
        <w:tab/>
        <w:t xml:space="preserve">Adelson, E.H., </w:t>
      </w:r>
      <w:r w:rsidRPr="001C2A3C">
        <w:rPr>
          <w:i/>
          <w:noProof/>
        </w:rPr>
        <w:t>Lightness Perception and Lightness Illusions.</w:t>
      </w:r>
      <w:r w:rsidRPr="001C2A3C">
        <w:rPr>
          <w:noProof/>
        </w:rPr>
        <w:t xml:space="preserve">, in </w:t>
      </w:r>
      <w:r w:rsidRPr="001C2A3C">
        <w:rPr>
          <w:i/>
          <w:noProof/>
        </w:rPr>
        <w:t>The New Cognitive Neurosciences, 2nd edition</w:t>
      </w:r>
      <w:r w:rsidRPr="001C2A3C">
        <w:rPr>
          <w:noProof/>
        </w:rPr>
        <w:t>, M. Gazzaniga, Editor. 2000, MIT Press: Cambridge, MA. p. 339-351.</w:t>
      </w:r>
    </w:p>
    <w:p w14:paraId="0B4C203F" w14:textId="77777777" w:rsidR="001C2A3C" w:rsidRPr="001C2A3C" w:rsidRDefault="001C2A3C" w:rsidP="001C2A3C">
      <w:pPr>
        <w:pStyle w:val="EndNoteBibliography"/>
        <w:ind w:left="720" w:hanging="720"/>
        <w:rPr>
          <w:noProof/>
        </w:rPr>
      </w:pPr>
      <w:r w:rsidRPr="001C2A3C">
        <w:rPr>
          <w:noProof/>
        </w:rPr>
        <w:t>3.</w:t>
      </w:r>
      <w:r w:rsidRPr="001C2A3C">
        <w:rPr>
          <w:noProof/>
        </w:rPr>
        <w:tab/>
        <w:t xml:space="preserve">Materials, A.S.f.T.a., </w:t>
      </w:r>
      <w:r w:rsidRPr="001C2A3C">
        <w:rPr>
          <w:i/>
          <w:noProof/>
        </w:rPr>
        <w:t>Standard test method for luminous reflectance factor of acoustical materials by use of integrating-sphere reflectometers.</w:t>
      </w:r>
      <w:r w:rsidRPr="001C2A3C">
        <w:rPr>
          <w:noProof/>
        </w:rPr>
        <w:t xml:space="preserve"> Renovations of Center for Historic Preservation, 2017 </w:t>
      </w:r>
      <w:r w:rsidRPr="001C2A3C">
        <w:rPr>
          <w:b/>
          <w:noProof/>
        </w:rPr>
        <w:t>98(A)</w:t>
      </w:r>
      <w:r w:rsidRPr="001C2A3C">
        <w:rPr>
          <w:noProof/>
        </w:rPr>
        <w:t>: p. E1477.</w:t>
      </w:r>
    </w:p>
    <w:p w14:paraId="5B17C6EE" w14:textId="77777777" w:rsidR="001C2A3C" w:rsidRPr="001C2A3C" w:rsidRDefault="001C2A3C" w:rsidP="001C2A3C">
      <w:pPr>
        <w:pStyle w:val="EndNoteBibliography"/>
        <w:ind w:left="720" w:hanging="720"/>
        <w:rPr>
          <w:noProof/>
        </w:rPr>
      </w:pPr>
      <w:r w:rsidRPr="001C2A3C">
        <w:rPr>
          <w:noProof/>
        </w:rPr>
        <w:t>4.</w:t>
      </w:r>
      <w:r w:rsidRPr="001C2A3C">
        <w:rPr>
          <w:noProof/>
        </w:rPr>
        <w:tab/>
        <w:t xml:space="preserve">Kelly, K.L., K.S. Gibson, and D. Nickerson, </w:t>
      </w:r>
      <w:r w:rsidRPr="001C2A3C">
        <w:rPr>
          <w:i/>
          <w:noProof/>
        </w:rPr>
        <w:t>Tristimulus specification of the Munsell book of color from spectrophoto-metric measurements.</w:t>
      </w:r>
      <w:r w:rsidRPr="001C2A3C">
        <w:rPr>
          <w:noProof/>
        </w:rPr>
        <w:t xml:space="preserve"> Journal of the Optical Society of America, 1943. </w:t>
      </w:r>
      <w:r w:rsidRPr="001C2A3C">
        <w:rPr>
          <w:b/>
          <w:noProof/>
        </w:rPr>
        <w:t>33</w:t>
      </w:r>
      <w:r w:rsidRPr="001C2A3C">
        <w:rPr>
          <w:noProof/>
        </w:rPr>
        <w:t>(7): p. 355-376.</w:t>
      </w:r>
    </w:p>
    <w:p w14:paraId="005055CC" w14:textId="77777777" w:rsidR="001C2A3C" w:rsidRPr="001C2A3C" w:rsidRDefault="001C2A3C" w:rsidP="001C2A3C">
      <w:pPr>
        <w:pStyle w:val="EndNoteBibliography"/>
        <w:ind w:left="720" w:hanging="720"/>
        <w:rPr>
          <w:noProof/>
        </w:rPr>
      </w:pPr>
      <w:r w:rsidRPr="001C2A3C">
        <w:rPr>
          <w:noProof/>
        </w:rPr>
        <w:t>5.</w:t>
      </w:r>
      <w:r w:rsidRPr="001C2A3C">
        <w:rPr>
          <w:noProof/>
        </w:rPr>
        <w:tab/>
        <w:t xml:space="preserve">Vrhel, M.J., R. Gershon, and L.S. Iwan, </w:t>
      </w:r>
      <w:r w:rsidRPr="001C2A3C">
        <w:rPr>
          <w:i/>
          <w:noProof/>
        </w:rPr>
        <w:t>Measurement and analysis of object reflectance spectra.</w:t>
      </w:r>
      <w:r w:rsidRPr="001C2A3C">
        <w:rPr>
          <w:noProof/>
        </w:rPr>
        <w:t xml:space="preserve"> Color Research &amp; Application, 1994. </w:t>
      </w:r>
      <w:r w:rsidRPr="001C2A3C">
        <w:rPr>
          <w:b/>
          <w:noProof/>
        </w:rPr>
        <w:t>19</w:t>
      </w:r>
      <w:r w:rsidRPr="001C2A3C">
        <w:rPr>
          <w:noProof/>
        </w:rPr>
        <w:t>(1): p. 4-9.</w:t>
      </w:r>
    </w:p>
    <w:p w14:paraId="332CEF7A" w14:textId="77777777" w:rsidR="001C2A3C" w:rsidRPr="001C2A3C" w:rsidRDefault="001C2A3C" w:rsidP="001C2A3C">
      <w:pPr>
        <w:pStyle w:val="EndNoteBibliography"/>
        <w:ind w:left="720" w:hanging="720"/>
        <w:rPr>
          <w:noProof/>
        </w:rPr>
      </w:pPr>
      <w:r w:rsidRPr="001C2A3C">
        <w:rPr>
          <w:noProof/>
        </w:rPr>
        <w:t>6.</w:t>
      </w:r>
      <w:r w:rsidRPr="001C2A3C">
        <w:rPr>
          <w:noProof/>
        </w:rPr>
        <w:tab/>
        <w:t xml:space="preserve">Cottaris, N.P., et al., </w:t>
      </w:r>
      <w:r w:rsidRPr="001C2A3C">
        <w:rPr>
          <w:i/>
          <w:noProof/>
        </w:rPr>
        <w:t>A computational-observer model of spatial contrast sensitivity: Effects of wave-front-based optics, cone-mosaic structure, and inference engine.</w:t>
      </w:r>
      <w:r w:rsidRPr="001C2A3C">
        <w:rPr>
          <w:noProof/>
        </w:rPr>
        <w:t xml:space="preserve"> J Vis, 2019. </w:t>
      </w:r>
      <w:r w:rsidRPr="001C2A3C">
        <w:rPr>
          <w:b/>
          <w:noProof/>
        </w:rPr>
        <w:t>19</w:t>
      </w:r>
      <w:r w:rsidRPr="001C2A3C">
        <w:rPr>
          <w:noProof/>
        </w:rPr>
        <w:t>(4): p. 8.</w:t>
      </w:r>
    </w:p>
    <w:p w14:paraId="3EE9E5EC" w14:textId="77777777" w:rsidR="001C2A3C" w:rsidRPr="001C2A3C" w:rsidRDefault="001C2A3C" w:rsidP="001C2A3C">
      <w:pPr>
        <w:pStyle w:val="EndNoteBibliography"/>
        <w:ind w:left="720" w:hanging="720"/>
        <w:rPr>
          <w:noProof/>
        </w:rPr>
      </w:pPr>
      <w:r w:rsidRPr="001C2A3C">
        <w:rPr>
          <w:noProof/>
        </w:rPr>
        <w:t>7.</w:t>
      </w:r>
      <w:r w:rsidRPr="001C2A3C">
        <w:rPr>
          <w:noProof/>
        </w:rPr>
        <w:tab/>
        <w:t xml:space="preserve">Singh, V., et al., </w:t>
      </w:r>
      <w:r w:rsidRPr="001C2A3C">
        <w:rPr>
          <w:i/>
          <w:noProof/>
        </w:rPr>
        <w:t>Computational luminance constancy from naturalistic images.</w:t>
      </w:r>
      <w:r w:rsidRPr="001C2A3C">
        <w:rPr>
          <w:noProof/>
        </w:rPr>
        <w:t xml:space="preserve"> J Vis, 2018. </w:t>
      </w:r>
      <w:r w:rsidRPr="001C2A3C">
        <w:rPr>
          <w:b/>
          <w:noProof/>
        </w:rPr>
        <w:t>18</w:t>
      </w:r>
      <w:r w:rsidRPr="001C2A3C">
        <w:rPr>
          <w:noProof/>
        </w:rPr>
        <w:t>(13): p. 19.</w:t>
      </w:r>
    </w:p>
    <w:p w14:paraId="6F7D9236" w14:textId="77777777" w:rsidR="001C2A3C" w:rsidRPr="001C2A3C" w:rsidRDefault="001C2A3C" w:rsidP="001C2A3C">
      <w:pPr>
        <w:pStyle w:val="EndNoteBibliography"/>
        <w:ind w:left="720" w:hanging="720"/>
        <w:rPr>
          <w:noProof/>
        </w:rPr>
      </w:pPr>
      <w:r w:rsidRPr="001C2A3C">
        <w:rPr>
          <w:noProof/>
        </w:rPr>
        <w:t>8.</w:t>
      </w:r>
      <w:r w:rsidRPr="001C2A3C">
        <w:rPr>
          <w:noProof/>
        </w:rPr>
        <w:tab/>
        <w:t xml:space="preserve">S, I., </w:t>
      </w:r>
      <w:r w:rsidRPr="001C2A3C">
        <w:rPr>
          <w:i/>
          <w:noProof/>
        </w:rPr>
        <w:t>Tests for Colour-Blindness.</w:t>
      </w:r>
      <w:r w:rsidRPr="001C2A3C">
        <w:rPr>
          <w:noProof/>
        </w:rPr>
        <w:t xml:space="preserve"> Tokyo: Kanehara Shuppen Company, Ltd., 1977.</w:t>
      </w:r>
    </w:p>
    <w:p w14:paraId="3B5CF82E" w14:textId="77777777" w:rsidR="001C2A3C" w:rsidRPr="001C2A3C" w:rsidRDefault="001C2A3C" w:rsidP="001C2A3C">
      <w:pPr>
        <w:pStyle w:val="EndNoteBibliography"/>
        <w:ind w:left="720" w:hanging="720"/>
        <w:rPr>
          <w:noProof/>
        </w:rPr>
      </w:pPr>
      <w:r w:rsidRPr="001C2A3C">
        <w:rPr>
          <w:noProof/>
        </w:rPr>
        <w:t>9.</w:t>
      </w:r>
      <w:r w:rsidRPr="001C2A3C">
        <w:rPr>
          <w:noProof/>
        </w:rPr>
        <w:tab/>
        <w:t xml:space="preserve">Heasly, B.S., et al., </w:t>
      </w:r>
      <w:r w:rsidRPr="001C2A3C">
        <w:rPr>
          <w:i/>
          <w:noProof/>
        </w:rPr>
        <w:t>RenderToolbox3: MATLAB tools that facilitate physically based stimulus rendering for vision research.</w:t>
      </w:r>
      <w:r w:rsidRPr="001C2A3C">
        <w:rPr>
          <w:noProof/>
        </w:rPr>
        <w:t xml:space="preserve"> J Vis, 2014. </w:t>
      </w:r>
      <w:r w:rsidRPr="001C2A3C">
        <w:rPr>
          <w:b/>
          <w:noProof/>
        </w:rPr>
        <w:t>14</w:t>
      </w:r>
      <w:r w:rsidRPr="001C2A3C">
        <w:rPr>
          <w:noProof/>
        </w:rPr>
        <w:t>(2).</w:t>
      </w:r>
    </w:p>
    <w:p w14:paraId="268A518B" w14:textId="77777777" w:rsidR="001C2A3C" w:rsidRPr="001C2A3C" w:rsidRDefault="001C2A3C" w:rsidP="001C2A3C">
      <w:pPr>
        <w:pStyle w:val="EndNoteBibliography"/>
        <w:ind w:left="720" w:hanging="720"/>
        <w:rPr>
          <w:noProof/>
        </w:rPr>
      </w:pPr>
      <w:r w:rsidRPr="001C2A3C">
        <w:rPr>
          <w:noProof/>
        </w:rPr>
        <w:t>10.</w:t>
      </w:r>
      <w:r w:rsidRPr="001C2A3C">
        <w:rPr>
          <w:noProof/>
        </w:rPr>
        <w:tab/>
        <w:t xml:space="preserve">Jakob, W., </w:t>
      </w:r>
      <w:r w:rsidRPr="001C2A3C">
        <w:rPr>
          <w:i/>
          <w:noProof/>
        </w:rPr>
        <w:t>Mitsuba renderer.</w:t>
      </w:r>
      <w:r w:rsidRPr="001C2A3C">
        <w:rPr>
          <w:noProof/>
        </w:rPr>
        <w:t xml:space="preserve"> 2010.</w:t>
      </w:r>
    </w:p>
    <w:p w14:paraId="159167DC" w14:textId="77777777" w:rsidR="001C2A3C" w:rsidRPr="001C2A3C" w:rsidRDefault="001C2A3C" w:rsidP="001C2A3C">
      <w:pPr>
        <w:pStyle w:val="EndNoteBibliography"/>
        <w:ind w:left="720" w:hanging="720"/>
        <w:rPr>
          <w:noProof/>
        </w:rPr>
      </w:pPr>
      <w:r w:rsidRPr="001C2A3C">
        <w:rPr>
          <w:noProof/>
        </w:rPr>
        <w:t>11.</w:t>
      </w:r>
      <w:r w:rsidRPr="001C2A3C">
        <w:rPr>
          <w:noProof/>
        </w:rPr>
        <w:tab/>
        <w:t xml:space="preserve">Brainard, D.H., </w:t>
      </w:r>
      <w:r w:rsidRPr="001C2A3C">
        <w:rPr>
          <w:i/>
          <w:noProof/>
        </w:rPr>
        <w:t>Calibration of a computer controlled color monitor.</w:t>
      </w:r>
      <w:r w:rsidRPr="001C2A3C">
        <w:rPr>
          <w:noProof/>
        </w:rPr>
        <w:t xml:space="preserve"> Color Research &amp; Application, 1989. </w:t>
      </w:r>
      <w:r w:rsidRPr="001C2A3C">
        <w:rPr>
          <w:b/>
          <w:noProof/>
        </w:rPr>
        <w:t>14</w:t>
      </w:r>
      <w:r w:rsidRPr="001C2A3C">
        <w:rPr>
          <w:noProof/>
        </w:rPr>
        <w:t>(1): p. 23-34.</w:t>
      </w:r>
    </w:p>
    <w:p w14:paraId="55AC2C43" w14:textId="77777777" w:rsidR="001C2A3C" w:rsidRPr="001C2A3C" w:rsidRDefault="001C2A3C" w:rsidP="001C2A3C">
      <w:pPr>
        <w:pStyle w:val="EndNoteBibliography"/>
        <w:ind w:left="720" w:hanging="720"/>
        <w:rPr>
          <w:noProof/>
        </w:rPr>
      </w:pPr>
      <w:r w:rsidRPr="001C2A3C">
        <w:rPr>
          <w:noProof/>
        </w:rPr>
        <w:t>12.</w:t>
      </w:r>
      <w:r w:rsidRPr="001C2A3C">
        <w:rPr>
          <w:noProof/>
        </w:rPr>
        <w:tab/>
        <w:t xml:space="preserve">Prins, N. and F.A.A. Kingdom, </w:t>
      </w:r>
      <w:r w:rsidRPr="001C2A3C">
        <w:rPr>
          <w:i/>
          <w:noProof/>
        </w:rPr>
        <w:t>Applying the Model-Comparison Approach to Test Specific Research Hypotheses in Psychophysical Research Using the Palamedes Toolbox.</w:t>
      </w:r>
      <w:r w:rsidRPr="001C2A3C">
        <w:rPr>
          <w:noProof/>
        </w:rPr>
        <w:t xml:space="preserve"> Frontiers in Psychology, 2018. </w:t>
      </w:r>
      <w:r w:rsidRPr="001C2A3C">
        <w:rPr>
          <w:b/>
          <w:noProof/>
        </w:rPr>
        <w:t>9</w:t>
      </w:r>
      <w:r w:rsidRPr="001C2A3C">
        <w:rPr>
          <w:noProof/>
        </w:rPr>
        <w:t>: p. 1250.</w:t>
      </w:r>
    </w:p>
    <w:p w14:paraId="0F037E13" w14:textId="77777777" w:rsidR="001C2A3C" w:rsidRPr="001C2A3C" w:rsidRDefault="001C2A3C" w:rsidP="001C2A3C">
      <w:pPr>
        <w:pStyle w:val="EndNoteBibliography"/>
        <w:ind w:left="720" w:hanging="720"/>
        <w:rPr>
          <w:noProof/>
        </w:rPr>
      </w:pPr>
      <w:r w:rsidRPr="001C2A3C">
        <w:rPr>
          <w:noProof/>
        </w:rPr>
        <w:t>13.</w:t>
      </w:r>
      <w:r w:rsidRPr="001C2A3C">
        <w:rPr>
          <w:noProof/>
        </w:rPr>
        <w:tab/>
        <w:t xml:space="preserve">Green, D.M., &amp; Swets, J. A., </w:t>
      </w:r>
      <w:r w:rsidRPr="001C2A3C">
        <w:rPr>
          <w:i/>
          <w:noProof/>
        </w:rPr>
        <w:t>Signal detection theory and psychophysics</w:t>
      </w:r>
      <w:r w:rsidRPr="001C2A3C">
        <w:rPr>
          <w:noProof/>
        </w:rPr>
        <w:t>. Vol. 1. 1996, New York: Wiley.</w:t>
      </w:r>
    </w:p>
    <w:p w14:paraId="6765FF9F" w14:textId="77777777" w:rsidR="001C2A3C" w:rsidRPr="001C2A3C" w:rsidRDefault="001C2A3C" w:rsidP="001C2A3C">
      <w:pPr>
        <w:pStyle w:val="EndNoteBibliography"/>
        <w:ind w:left="720" w:hanging="720"/>
        <w:rPr>
          <w:noProof/>
        </w:rPr>
      </w:pPr>
      <w:r w:rsidRPr="001C2A3C">
        <w:rPr>
          <w:noProof/>
        </w:rPr>
        <w:t>14.</w:t>
      </w:r>
      <w:r w:rsidRPr="001C2A3C">
        <w:rPr>
          <w:noProof/>
        </w:rPr>
        <w:tab/>
        <w:t xml:space="preserve">Marimont, D.H. and B.A. Wandell, </w:t>
      </w:r>
      <w:r w:rsidRPr="001C2A3C">
        <w:rPr>
          <w:i/>
          <w:noProof/>
        </w:rPr>
        <w:t>Matching color images: the effects of axial chromatic aberration.</w:t>
      </w:r>
      <w:r w:rsidRPr="001C2A3C">
        <w:rPr>
          <w:noProof/>
        </w:rPr>
        <w:t xml:space="preserve"> Journal of the Optical Society of America A, 1994. </w:t>
      </w:r>
      <w:r w:rsidRPr="001C2A3C">
        <w:rPr>
          <w:b/>
          <w:noProof/>
        </w:rPr>
        <w:t>11</w:t>
      </w:r>
      <w:r w:rsidRPr="001C2A3C">
        <w:rPr>
          <w:noProof/>
        </w:rPr>
        <w:t>(12): p. 3113-3122.</w:t>
      </w:r>
    </w:p>
    <w:p w14:paraId="2A4B69C7" w14:textId="77777777" w:rsidR="001C2A3C" w:rsidRPr="001C2A3C" w:rsidRDefault="001C2A3C" w:rsidP="001C2A3C">
      <w:pPr>
        <w:pStyle w:val="EndNoteBibliography"/>
        <w:ind w:left="720" w:hanging="720"/>
        <w:rPr>
          <w:noProof/>
        </w:rPr>
      </w:pPr>
      <w:r w:rsidRPr="001C2A3C">
        <w:rPr>
          <w:noProof/>
        </w:rPr>
        <w:t>15.</w:t>
      </w:r>
      <w:r w:rsidRPr="001C2A3C">
        <w:rPr>
          <w:noProof/>
        </w:rPr>
        <w:tab/>
        <w:t xml:space="preserve">Brainard, D.H., </w:t>
      </w:r>
      <w:r w:rsidRPr="001C2A3C">
        <w:rPr>
          <w:i/>
          <w:noProof/>
        </w:rPr>
        <w:t>Color and the Cone Mosaic.</w:t>
      </w:r>
      <w:r w:rsidRPr="001C2A3C">
        <w:rPr>
          <w:noProof/>
        </w:rPr>
        <w:t xml:space="preserve"> Annu Rev Vis Sci, 2015. </w:t>
      </w:r>
      <w:r w:rsidRPr="001C2A3C">
        <w:rPr>
          <w:b/>
          <w:noProof/>
        </w:rPr>
        <w:t>1</w:t>
      </w:r>
      <w:r w:rsidRPr="001C2A3C">
        <w:rPr>
          <w:noProof/>
        </w:rPr>
        <w:t>: p. 519-546.</w:t>
      </w:r>
    </w:p>
    <w:p w14:paraId="350D4484" w14:textId="77777777" w:rsidR="001C2A3C" w:rsidRPr="001C2A3C" w:rsidRDefault="001C2A3C" w:rsidP="001C2A3C">
      <w:pPr>
        <w:pStyle w:val="EndNoteBibliography"/>
        <w:ind w:left="720" w:hanging="720"/>
        <w:rPr>
          <w:noProof/>
        </w:rPr>
      </w:pPr>
      <w:r w:rsidRPr="001C2A3C">
        <w:rPr>
          <w:rFonts w:hint="eastAsia"/>
          <w:noProof/>
        </w:rPr>
        <w:t>16.</w:t>
      </w:r>
      <w:r w:rsidRPr="001C2A3C">
        <w:rPr>
          <w:rFonts w:hint="eastAsia"/>
          <w:noProof/>
        </w:rPr>
        <w:tab/>
        <w:t>Commission Internationale de l</w:t>
      </w:r>
      <w:r w:rsidRPr="001C2A3C">
        <w:rPr>
          <w:rFonts w:hint="eastAsia"/>
          <w:noProof/>
        </w:rPr>
        <w:t>’</w:t>
      </w:r>
      <w:r w:rsidRPr="001C2A3C">
        <w:rPr>
          <w:rFonts w:hint="eastAsia"/>
          <w:noProof/>
        </w:rPr>
        <w:t xml:space="preserve">e ́clairage, </w:t>
      </w:r>
      <w:r w:rsidRPr="001C2A3C">
        <w:rPr>
          <w:rFonts w:hint="eastAsia"/>
          <w:i/>
          <w:noProof/>
        </w:rPr>
        <w:t>Colorimetry, second edition</w:t>
      </w:r>
      <w:r w:rsidRPr="001C2A3C">
        <w:rPr>
          <w:i/>
          <w:noProof/>
        </w:rPr>
        <w:t xml:space="preserve"> (Tech. Rep. No. 15.2)</w:t>
      </w:r>
      <w:r w:rsidRPr="001C2A3C">
        <w:rPr>
          <w:noProof/>
        </w:rPr>
        <w:t>. 1986: Bureau Central de la CIE.</w:t>
      </w:r>
    </w:p>
    <w:p w14:paraId="7A007BA4" w14:textId="77777777" w:rsidR="001C2A3C" w:rsidRPr="001C2A3C" w:rsidRDefault="001C2A3C" w:rsidP="001C2A3C">
      <w:pPr>
        <w:pStyle w:val="EndNoteBibliography"/>
        <w:ind w:left="720" w:hanging="720"/>
        <w:rPr>
          <w:noProof/>
        </w:rPr>
      </w:pPr>
      <w:r w:rsidRPr="001C2A3C">
        <w:rPr>
          <w:noProof/>
        </w:rPr>
        <w:t>17.</w:t>
      </w:r>
      <w:r w:rsidRPr="001C2A3C">
        <w:rPr>
          <w:noProof/>
        </w:rPr>
        <w:tab/>
        <w:t xml:space="preserve">Hecht, S., S. Shlaer, and M.H. Pirenne, </w:t>
      </w:r>
      <w:r w:rsidRPr="001C2A3C">
        <w:rPr>
          <w:i/>
          <w:noProof/>
        </w:rPr>
        <w:t>Energy, Quanta, and Vision.</w:t>
      </w:r>
      <w:r w:rsidRPr="001C2A3C">
        <w:rPr>
          <w:noProof/>
        </w:rPr>
        <w:t xml:space="preserve"> J Gen Physiol, 1942. </w:t>
      </w:r>
      <w:r w:rsidRPr="001C2A3C">
        <w:rPr>
          <w:b/>
          <w:noProof/>
        </w:rPr>
        <w:t>25</w:t>
      </w:r>
      <w:r w:rsidRPr="001C2A3C">
        <w:rPr>
          <w:noProof/>
        </w:rPr>
        <w:t>(6): p. 819-40.</w:t>
      </w:r>
    </w:p>
    <w:p w14:paraId="634B4794" w14:textId="57BA1CC2"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1-09T18:27:00Z" w:initials="VS">
    <w:p w14:paraId="7A3AB429" w14:textId="1BF0D722" w:rsidR="00856D22" w:rsidRDefault="00856D22">
      <w:pPr>
        <w:pStyle w:val="CommentText"/>
      </w:pPr>
      <w:r>
        <w:rPr>
          <w:rStyle w:val="CommentReference"/>
        </w:rPr>
        <w:annotationRef/>
      </w:r>
      <w:r>
        <w:t>Should be around 200 words.</w:t>
      </w:r>
    </w:p>
  </w:comment>
  <w:comment w:id="1" w:author="Vijay Singh" w:date="2021-01-09T15:23:00Z" w:initials="VS">
    <w:p w14:paraId="2123908A" w14:textId="0278A0CB" w:rsidR="008676B0" w:rsidRDefault="008676B0">
      <w:pPr>
        <w:pStyle w:val="CommentText"/>
      </w:pPr>
      <w:r>
        <w:rPr>
          <w:rStyle w:val="CommentReference"/>
        </w:rPr>
        <w:annotationRef/>
      </w:r>
      <w:r>
        <w:t>Can one have more than one central goal?</w:t>
      </w:r>
    </w:p>
  </w:comment>
  <w:comment w:id="2" w:author="Brainard, David H" w:date="2020-12-08T10:02:00Z" w:initials="BDH">
    <w:p w14:paraId="79CFFE29" w14:textId="0A86CB7D" w:rsidR="00723CC7" w:rsidRDefault="00723CC7">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3" w:author="Brainard, David H" w:date="2020-12-08T10:59:00Z" w:initials="BDH">
    <w:p w14:paraId="63D5B4A9" w14:textId="77777777" w:rsidR="00723CC7" w:rsidRDefault="00723CC7">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723CC7" w:rsidRDefault="00723CC7">
      <w:pPr>
        <w:pStyle w:val="CommentText"/>
      </w:pPr>
    </w:p>
    <w:p w14:paraId="457C81F5" w14:textId="77777777" w:rsidR="00723CC7" w:rsidRDefault="00723CC7">
      <w:pPr>
        <w:pStyle w:val="CommentText"/>
      </w:pPr>
      <w:r>
        <w:t>Need to link to our computational paper.</w:t>
      </w:r>
    </w:p>
    <w:p w14:paraId="10C6468F" w14:textId="77777777" w:rsidR="00723CC7" w:rsidRDefault="00723CC7">
      <w:pPr>
        <w:pStyle w:val="CommentText"/>
      </w:pPr>
    </w:p>
    <w:p w14:paraId="39B5AC9D" w14:textId="440FE4C9" w:rsidR="00723CC7" w:rsidRDefault="00723CC7">
      <w:pPr>
        <w:pStyle w:val="CommentText"/>
      </w:pPr>
      <w:r>
        <w:t>Maybe review a little bit of what is known about lightness constancy to help make transition to varying background objects.</w:t>
      </w:r>
    </w:p>
  </w:comment>
  <w:comment w:id="4" w:author="JohannesBurge" w:date="2020-08-24T00:39:00Z" w:initials="JDB">
    <w:p w14:paraId="2D9B32CB" w14:textId="77777777" w:rsidR="00723CC7" w:rsidRDefault="00723CC7" w:rsidP="00D949EF">
      <w:pPr>
        <w:pStyle w:val="CommentText"/>
      </w:pPr>
      <w:r>
        <w:t>?</w:t>
      </w:r>
      <w:r>
        <w:rPr>
          <w:rStyle w:val="CommentReference"/>
        </w:rPr>
        <w:annotationRef/>
      </w:r>
      <w:r>
        <w:t>’has not been? Is this true? Not under any circumstances?</w:t>
      </w:r>
    </w:p>
  </w:comment>
  <w:comment w:id="6" w:author="Vijay Singh" w:date="2021-01-09T16:52:00Z" w:initials="VS">
    <w:p w14:paraId="2F861620" w14:textId="77777777" w:rsidR="00090579" w:rsidRDefault="00090579" w:rsidP="00090579">
      <w:pPr>
        <w:pStyle w:val="CommentText"/>
      </w:pPr>
      <w:r>
        <w:rPr>
          <w:rStyle w:val="CommentReference"/>
        </w:rPr>
        <w:annotationRef/>
      </w:r>
      <w:r>
        <w:rPr>
          <w:rStyle w:val="CommentReference"/>
        </w:rPr>
        <w:t>Does this cover what we specified as data analysis methods in pre-reg document?</w:t>
      </w:r>
    </w:p>
  </w:comment>
  <w:comment w:id="7" w:author="Brainard, David H" w:date="2020-12-14T12:24:00Z" w:initials="BDH">
    <w:p w14:paraId="460BA004" w14:textId="77777777" w:rsidR="00090579" w:rsidRDefault="00090579" w:rsidP="00090579">
      <w:pPr>
        <w:pStyle w:val="CommentText"/>
      </w:pPr>
      <w:r>
        <w:rPr>
          <w:rStyle w:val="CommentReference"/>
        </w:rPr>
        <w:annotationRef/>
      </w:r>
      <w:r>
        <w:t>Surprised it wasn’t square.  Are you sure?</w:t>
      </w:r>
    </w:p>
  </w:comment>
  <w:comment w:id="8" w:author="Vijay Singh" w:date="2021-01-09T16:27:00Z" w:initials="VS">
    <w:p w14:paraId="4706A3DA" w14:textId="77777777" w:rsidR="00090579" w:rsidRDefault="00090579" w:rsidP="00090579">
      <w:pPr>
        <w:pStyle w:val="CommentText"/>
      </w:pPr>
      <w:r>
        <w:rPr>
          <w:rStyle w:val="CommentReference"/>
        </w:rPr>
        <w:annotationRef/>
      </w:r>
      <w:r>
        <w:t xml:space="preserve">I am not sure. I can’t find the notes. According to </w:t>
      </w:r>
      <w:proofErr w:type="spellStart"/>
      <w:r>
        <w:t>Matlab</w:t>
      </w:r>
      <w:proofErr w:type="spellEnd"/>
      <w:r>
        <w:t xml:space="preserve"> calibration script this should be a square patch of 150pixels.</w:t>
      </w:r>
    </w:p>
  </w:comment>
  <w:comment w:id="9" w:author="Vijay Singh" w:date="2021-01-09T16:43:00Z" w:initials="VS">
    <w:p w14:paraId="64C8B956" w14:textId="77777777" w:rsidR="00090579" w:rsidRDefault="00090579" w:rsidP="00090579">
      <w:pPr>
        <w:pStyle w:val="CommentText"/>
      </w:pPr>
      <w:r>
        <w:rPr>
          <w:rStyle w:val="CommentReference"/>
        </w:rPr>
        <w:annotationRef/>
      </w:r>
      <w:r>
        <w:rPr>
          <w:rStyle w:val="CommentReference"/>
        </w:rPr>
        <w:t>Added to address the truncation issue.</w:t>
      </w:r>
    </w:p>
  </w:comment>
  <w:comment w:id="12" w:author="Brainard, David H" w:date="2020-12-09T13:14:00Z" w:initials="BDH">
    <w:p w14:paraId="0CB6365B" w14:textId="61F39344" w:rsidR="00723CC7" w:rsidRDefault="00723CC7">
      <w:pPr>
        <w:pStyle w:val="CommentText"/>
      </w:pPr>
      <w:r>
        <w:rPr>
          <w:rStyle w:val="CommentReference"/>
        </w:rPr>
        <w:annotationRef/>
      </w:r>
      <w:r>
        <w:t xml:space="preserve">Maybe to some </w:t>
      </w:r>
      <w:proofErr w:type="spellStart"/>
      <w:r>
        <w:t>Pelli</w:t>
      </w:r>
      <w:proofErr w:type="spellEnd"/>
      <w:r>
        <w:t xml:space="preserve"> paper that treats these ideas.</w:t>
      </w:r>
    </w:p>
  </w:comment>
  <w:comment w:id="13" w:author="Brainard, David H" w:date="2020-12-14T13:19:00Z" w:initials="BDH">
    <w:p w14:paraId="5A9C533D" w14:textId="04356B1C" w:rsidR="00723CC7" w:rsidRDefault="00723CC7">
      <w:pPr>
        <w:pStyle w:val="CommentText"/>
      </w:pPr>
      <w:r>
        <w:rPr>
          <w:rStyle w:val="CommentReference"/>
        </w:rPr>
        <w:annotationRef/>
      </w:r>
      <w:r>
        <w:t xml:space="preserve">Maybe say a little more about these experiments by reference to methods for the main experiment.  </w:t>
      </w:r>
      <w:proofErr w:type="gramStart"/>
      <w:r>
        <w:t>Otherwise</w:t>
      </w:r>
      <w:proofErr w:type="gramEnd"/>
      <w:r>
        <w:t xml:space="preserve"> the reader will have a hard time understanding them.</w:t>
      </w:r>
    </w:p>
  </w:comment>
  <w:comment w:id="14" w:author="Vijay Singh" w:date="2021-01-09T17:13:00Z" w:initials="VS">
    <w:p w14:paraId="6BDC2579" w14:textId="60624B59" w:rsidR="00BE2260" w:rsidRDefault="00BE2260">
      <w:pPr>
        <w:pStyle w:val="CommentText"/>
      </w:pPr>
      <w:r>
        <w:rPr>
          <w:rStyle w:val="CommentReference"/>
        </w:rPr>
        <w:annotationRef/>
      </w:r>
      <w:r>
        <w:t>Is this suffici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3AB429" w15:done="0"/>
  <w15:commentEx w15:paraId="2123908A" w15:done="0"/>
  <w15:commentEx w15:paraId="79CFFE29" w15:done="0"/>
  <w15:commentEx w15:paraId="39B5AC9D" w15:done="0"/>
  <w15:commentEx w15:paraId="2D9B32CB" w15:done="0"/>
  <w15:commentEx w15:paraId="2F861620" w15:done="0"/>
  <w15:commentEx w15:paraId="460BA004" w15:done="0"/>
  <w15:commentEx w15:paraId="4706A3DA" w15:paraIdParent="460BA004" w15:done="0"/>
  <w15:commentEx w15:paraId="64C8B956" w15:done="0"/>
  <w15:commentEx w15:paraId="0CB6365B" w15:done="0"/>
  <w15:commentEx w15:paraId="5A9C533D" w15:done="0"/>
  <w15:commentEx w15:paraId="6BDC2579" w15:paraIdParent="5A9C53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473FA" w16cex:dateUtc="2021-01-09T23:27:00Z"/>
  <w16cex:commentExtensible w16cex:durableId="23A448DB" w16cex:dateUtc="2021-01-09T20:23:00Z"/>
  <w16cex:commentExtensible w16cex:durableId="2379CDC0" w16cex:dateUtc="2020-12-08T15:02:00Z"/>
  <w16cex:commentExtensible w16cex:durableId="2379DB25" w16cex:dateUtc="2020-12-08T15:59:00Z"/>
  <w16cex:commentExtensible w16cex:durableId="22ED8AD5" w16cex:dateUtc="2020-08-24T04:39:00Z"/>
  <w16cex:commentExtensible w16cex:durableId="23A4732F" w16cex:dateUtc="2021-01-09T21:52:00Z"/>
  <w16cex:commentExtensible w16cex:durableId="23A4732E" w16cex:dateUtc="2020-12-14T17:24:00Z"/>
  <w16cex:commentExtensible w16cex:durableId="23A4732D" w16cex:dateUtc="2021-01-09T21:27:00Z"/>
  <w16cex:commentExtensible w16cex:durableId="23A4732C" w16cex:dateUtc="2021-01-09T21:43:00Z"/>
  <w16cex:commentExtensible w16cex:durableId="237B4C3B" w16cex:dateUtc="2020-12-09T18:14:00Z"/>
  <w16cex:commentExtensible w16cex:durableId="2381E4DB" w16cex:dateUtc="2020-12-14T18:19:00Z"/>
  <w16cex:commentExtensible w16cex:durableId="23A462B0" w16cex:dateUtc="2021-01-09T2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3AB429" w16cid:durableId="23A473FA"/>
  <w16cid:commentId w16cid:paraId="2123908A" w16cid:durableId="23A448DB"/>
  <w16cid:commentId w16cid:paraId="79CFFE29" w16cid:durableId="2379CDC0"/>
  <w16cid:commentId w16cid:paraId="39B5AC9D" w16cid:durableId="2379DB25"/>
  <w16cid:commentId w16cid:paraId="2D9B32CB" w16cid:durableId="22ED8AD5"/>
  <w16cid:commentId w16cid:paraId="2F861620" w16cid:durableId="23A4732F"/>
  <w16cid:commentId w16cid:paraId="460BA004" w16cid:durableId="23A4732E"/>
  <w16cid:commentId w16cid:paraId="4706A3DA" w16cid:durableId="23A4732D"/>
  <w16cid:commentId w16cid:paraId="64C8B956" w16cid:durableId="23A4732C"/>
  <w16cid:commentId w16cid:paraId="0CB6365B" w16cid:durableId="237B4C3B"/>
  <w16cid:commentId w16cid:paraId="5A9C533D" w16cid:durableId="2381E4DB"/>
  <w16cid:commentId w16cid:paraId="6BDC2579" w16cid:durableId="23A46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115637" w14:textId="77777777" w:rsidR="00BF0493" w:rsidRDefault="00BF0493">
      <w:r>
        <w:separator/>
      </w:r>
    </w:p>
  </w:endnote>
  <w:endnote w:type="continuationSeparator" w:id="0">
    <w:p w14:paraId="0D087E2A" w14:textId="77777777" w:rsidR="00BF0493" w:rsidRDefault="00BF04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A641F5" w14:textId="77777777" w:rsidR="00BF0493" w:rsidRDefault="00BF0493">
      <w:r>
        <w:separator/>
      </w:r>
    </w:p>
  </w:footnote>
  <w:footnote w:type="continuationSeparator" w:id="0">
    <w:p w14:paraId="46D5CE84" w14:textId="77777777" w:rsidR="00BF0493" w:rsidRDefault="00BF04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CE8C477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0F7EA9FA">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6E96FA48">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24B6AE9C">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11D4700C">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DC6EF890">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7490332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CBB2131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98A0D932">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3"/>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5E45"/>
    <w:rsid w:val="00000FAC"/>
    <w:rsid w:val="0000256E"/>
    <w:rsid w:val="000031CF"/>
    <w:rsid w:val="00004436"/>
    <w:rsid w:val="00007738"/>
    <w:rsid w:val="00007F15"/>
    <w:rsid w:val="00011D2F"/>
    <w:rsid w:val="00011E80"/>
    <w:rsid w:val="000145A8"/>
    <w:rsid w:val="00014DED"/>
    <w:rsid w:val="0001612C"/>
    <w:rsid w:val="0002136B"/>
    <w:rsid w:val="0002392D"/>
    <w:rsid w:val="000241B5"/>
    <w:rsid w:val="0002456A"/>
    <w:rsid w:val="00027F74"/>
    <w:rsid w:val="00030516"/>
    <w:rsid w:val="00030643"/>
    <w:rsid w:val="00031194"/>
    <w:rsid w:val="00033045"/>
    <w:rsid w:val="00034202"/>
    <w:rsid w:val="00036153"/>
    <w:rsid w:val="0004085B"/>
    <w:rsid w:val="000412DF"/>
    <w:rsid w:val="00041AB8"/>
    <w:rsid w:val="000428B3"/>
    <w:rsid w:val="00043E64"/>
    <w:rsid w:val="000461A2"/>
    <w:rsid w:val="00046B50"/>
    <w:rsid w:val="0005024C"/>
    <w:rsid w:val="0005245D"/>
    <w:rsid w:val="00052C7B"/>
    <w:rsid w:val="000535E1"/>
    <w:rsid w:val="000561EB"/>
    <w:rsid w:val="00057BF4"/>
    <w:rsid w:val="00062C13"/>
    <w:rsid w:val="0006317A"/>
    <w:rsid w:val="000652F8"/>
    <w:rsid w:val="000665C3"/>
    <w:rsid w:val="00067798"/>
    <w:rsid w:val="000703E2"/>
    <w:rsid w:val="00072048"/>
    <w:rsid w:val="00080003"/>
    <w:rsid w:val="0008265A"/>
    <w:rsid w:val="00083145"/>
    <w:rsid w:val="00084893"/>
    <w:rsid w:val="000865D7"/>
    <w:rsid w:val="00087C19"/>
    <w:rsid w:val="00090579"/>
    <w:rsid w:val="00091515"/>
    <w:rsid w:val="000920F6"/>
    <w:rsid w:val="00095100"/>
    <w:rsid w:val="00095375"/>
    <w:rsid w:val="00096693"/>
    <w:rsid w:val="000A0E0B"/>
    <w:rsid w:val="000A36E2"/>
    <w:rsid w:val="000A3A19"/>
    <w:rsid w:val="000A6F00"/>
    <w:rsid w:val="000B1057"/>
    <w:rsid w:val="000B1637"/>
    <w:rsid w:val="000B2B5C"/>
    <w:rsid w:val="000B2F8B"/>
    <w:rsid w:val="000B7125"/>
    <w:rsid w:val="000C0062"/>
    <w:rsid w:val="000C269A"/>
    <w:rsid w:val="000C3EF3"/>
    <w:rsid w:val="000C4096"/>
    <w:rsid w:val="000C412B"/>
    <w:rsid w:val="000C5AC2"/>
    <w:rsid w:val="000C7B42"/>
    <w:rsid w:val="000D0A11"/>
    <w:rsid w:val="000D2276"/>
    <w:rsid w:val="000D3910"/>
    <w:rsid w:val="000D5F0C"/>
    <w:rsid w:val="000D6D15"/>
    <w:rsid w:val="000E0AE2"/>
    <w:rsid w:val="000E2694"/>
    <w:rsid w:val="000F32E4"/>
    <w:rsid w:val="000F46B6"/>
    <w:rsid w:val="000F672B"/>
    <w:rsid w:val="001004AC"/>
    <w:rsid w:val="0010234A"/>
    <w:rsid w:val="001038AA"/>
    <w:rsid w:val="00111BA8"/>
    <w:rsid w:val="001168BE"/>
    <w:rsid w:val="00116E50"/>
    <w:rsid w:val="00117FE4"/>
    <w:rsid w:val="00123BD7"/>
    <w:rsid w:val="00123EE8"/>
    <w:rsid w:val="00124593"/>
    <w:rsid w:val="001250C7"/>
    <w:rsid w:val="00127AF3"/>
    <w:rsid w:val="00131E2A"/>
    <w:rsid w:val="00134B93"/>
    <w:rsid w:val="0013575E"/>
    <w:rsid w:val="00135C29"/>
    <w:rsid w:val="00135DE9"/>
    <w:rsid w:val="00135E86"/>
    <w:rsid w:val="00136E6F"/>
    <w:rsid w:val="00140179"/>
    <w:rsid w:val="00141BF1"/>
    <w:rsid w:val="00144482"/>
    <w:rsid w:val="001445C3"/>
    <w:rsid w:val="001457E3"/>
    <w:rsid w:val="001467F2"/>
    <w:rsid w:val="00146CFD"/>
    <w:rsid w:val="0015048E"/>
    <w:rsid w:val="001534DA"/>
    <w:rsid w:val="00153903"/>
    <w:rsid w:val="0015431F"/>
    <w:rsid w:val="00154426"/>
    <w:rsid w:val="00155D33"/>
    <w:rsid w:val="00156467"/>
    <w:rsid w:val="0015649F"/>
    <w:rsid w:val="001572FD"/>
    <w:rsid w:val="001576D6"/>
    <w:rsid w:val="00163175"/>
    <w:rsid w:val="0016392E"/>
    <w:rsid w:val="00163F75"/>
    <w:rsid w:val="0016439E"/>
    <w:rsid w:val="00164495"/>
    <w:rsid w:val="0016469D"/>
    <w:rsid w:val="00167452"/>
    <w:rsid w:val="00167C54"/>
    <w:rsid w:val="001716D0"/>
    <w:rsid w:val="0017268C"/>
    <w:rsid w:val="00173B5F"/>
    <w:rsid w:val="0017468A"/>
    <w:rsid w:val="001839A8"/>
    <w:rsid w:val="001842DD"/>
    <w:rsid w:val="00185392"/>
    <w:rsid w:val="00185D27"/>
    <w:rsid w:val="0018601D"/>
    <w:rsid w:val="00187E70"/>
    <w:rsid w:val="00190EBA"/>
    <w:rsid w:val="001912A1"/>
    <w:rsid w:val="00191AF9"/>
    <w:rsid w:val="001930F3"/>
    <w:rsid w:val="0019412F"/>
    <w:rsid w:val="001956AE"/>
    <w:rsid w:val="00196A08"/>
    <w:rsid w:val="001A3B36"/>
    <w:rsid w:val="001A6313"/>
    <w:rsid w:val="001A68AE"/>
    <w:rsid w:val="001A6D94"/>
    <w:rsid w:val="001B0364"/>
    <w:rsid w:val="001B1CD1"/>
    <w:rsid w:val="001B219A"/>
    <w:rsid w:val="001B24BB"/>
    <w:rsid w:val="001B30E8"/>
    <w:rsid w:val="001B3209"/>
    <w:rsid w:val="001B3BDD"/>
    <w:rsid w:val="001B5027"/>
    <w:rsid w:val="001B571D"/>
    <w:rsid w:val="001B584E"/>
    <w:rsid w:val="001C0EF5"/>
    <w:rsid w:val="001C185E"/>
    <w:rsid w:val="001C1B28"/>
    <w:rsid w:val="001C20E9"/>
    <w:rsid w:val="001C2A3C"/>
    <w:rsid w:val="001C3EF5"/>
    <w:rsid w:val="001C4155"/>
    <w:rsid w:val="001C6D21"/>
    <w:rsid w:val="001C7064"/>
    <w:rsid w:val="001C72F7"/>
    <w:rsid w:val="001D1C2B"/>
    <w:rsid w:val="001D248E"/>
    <w:rsid w:val="001D357A"/>
    <w:rsid w:val="001D46B4"/>
    <w:rsid w:val="001D55E0"/>
    <w:rsid w:val="001E17A1"/>
    <w:rsid w:val="001E473E"/>
    <w:rsid w:val="001E4CB3"/>
    <w:rsid w:val="001E5DBA"/>
    <w:rsid w:val="001F158B"/>
    <w:rsid w:val="001F186E"/>
    <w:rsid w:val="001F326A"/>
    <w:rsid w:val="001F4D6D"/>
    <w:rsid w:val="001F51C7"/>
    <w:rsid w:val="0020237D"/>
    <w:rsid w:val="0020416D"/>
    <w:rsid w:val="00204952"/>
    <w:rsid w:val="00206E9F"/>
    <w:rsid w:val="00210516"/>
    <w:rsid w:val="00211976"/>
    <w:rsid w:val="00211AFF"/>
    <w:rsid w:val="00211FB2"/>
    <w:rsid w:val="00211FE9"/>
    <w:rsid w:val="0021449A"/>
    <w:rsid w:val="00214787"/>
    <w:rsid w:val="002147BC"/>
    <w:rsid w:val="0021535C"/>
    <w:rsid w:val="002200B0"/>
    <w:rsid w:val="00222EA0"/>
    <w:rsid w:val="0022589B"/>
    <w:rsid w:val="00226F28"/>
    <w:rsid w:val="00227C8B"/>
    <w:rsid w:val="00233498"/>
    <w:rsid w:val="00233624"/>
    <w:rsid w:val="0023566A"/>
    <w:rsid w:val="002417F3"/>
    <w:rsid w:val="002430D8"/>
    <w:rsid w:val="00246197"/>
    <w:rsid w:val="0024720C"/>
    <w:rsid w:val="00247CF9"/>
    <w:rsid w:val="002505BB"/>
    <w:rsid w:val="002510AC"/>
    <w:rsid w:val="00252B17"/>
    <w:rsid w:val="00252FA7"/>
    <w:rsid w:val="00255DBE"/>
    <w:rsid w:val="0026231E"/>
    <w:rsid w:val="002647BF"/>
    <w:rsid w:val="002648C5"/>
    <w:rsid w:val="002650FB"/>
    <w:rsid w:val="00265195"/>
    <w:rsid w:val="002661E2"/>
    <w:rsid w:val="00267165"/>
    <w:rsid w:val="002714A1"/>
    <w:rsid w:val="00275BAD"/>
    <w:rsid w:val="00277BEB"/>
    <w:rsid w:val="0028019E"/>
    <w:rsid w:val="00280B85"/>
    <w:rsid w:val="00281BA0"/>
    <w:rsid w:val="00282ACA"/>
    <w:rsid w:val="0028303D"/>
    <w:rsid w:val="00283847"/>
    <w:rsid w:val="00287601"/>
    <w:rsid w:val="00291A4A"/>
    <w:rsid w:val="002939D3"/>
    <w:rsid w:val="00293C2C"/>
    <w:rsid w:val="00296182"/>
    <w:rsid w:val="0029787F"/>
    <w:rsid w:val="002A1E32"/>
    <w:rsid w:val="002A235C"/>
    <w:rsid w:val="002A256F"/>
    <w:rsid w:val="002A294B"/>
    <w:rsid w:val="002A51AC"/>
    <w:rsid w:val="002A5BB7"/>
    <w:rsid w:val="002A6675"/>
    <w:rsid w:val="002A7385"/>
    <w:rsid w:val="002A7BAD"/>
    <w:rsid w:val="002B0BA3"/>
    <w:rsid w:val="002B4B8D"/>
    <w:rsid w:val="002B4F17"/>
    <w:rsid w:val="002B5B24"/>
    <w:rsid w:val="002B5BA0"/>
    <w:rsid w:val="002B7A21"/>
    <w:rsid w:val="002C0EEF"/>
    <w:rsid w:val="002C1C90"/>
    <w:rsid w:val="002C2B85"/>
    <w:rsid w:val="002C3A28"/>
    <w:rsid w:val="002C54D7"/>
    <w:rsid w:val="002C5CD2"/>
    <w:rsid w:val="002C5DC7"/>
    <w:rsid w:val="002C68EB"/>
    <w:rsid w:val="002D001A"/>
    <w:rsid w:val="002D11C8"/>
    <w:rsid w:val="002D15EC"/>
    <w:rsid w:val="002D1E97"/>
    <w:rsid w:val="002D306B"/>
    <w:rsid w:val="002D3539"/>
    <w:rsid w:val="002D3578"/>
    <w:rsid w:val="002D5994"/>
    <w:rsid w:val="002E0B64"/>
    <w:rsid w:val="002E50D3"/>
    <w:rsid w:val="002E704B"/>
    <w:rsid w:val="002E7DCD"/>
    <w:rsid w:val="002F121B"/>
    <w:rsid w:val="002F14D8"/>
    <w:rsid w:val="002F2690"/>
    <w:rsid w:val="002F3E45"/>
    <w:rsid w:val="002F4ED6"/>
    <w:rsid w:val="002F5675"/>
    <w:rsid w:val="002F60FD"/>
    <w:rsid w:val="002F6574"/>
    <w:rsid w:val="002F685E"/>
    <w:rsid w:val="002F6E18"/>
    <w:rsid w:val="00304729"/>
    <w:rsid w:val="00317AAB"/>
    <w:rsid w:val="00320A68"/>
    <w:rsid w:val="00320B41"/>
    <w:rsid w:val="00320DF9"/>
    <w:rsid w:val="0032219D"/>
    <w:rsid w:val="00325EF0"/>
    <w:rsid w:val="003271C3"/>
    <w:rsid w:val="003309DA"/>
    <w:rsid w:val="00331103"/>
    <w:rsid w:val="00331526"/>
    <w:rsid w:val="0033318D"/>
    <w:rsid w:val="003349E2"/>
    <w:rsid w:val="0033702D"/>
    <w:rsid w:val="00337255"/>
    <w:rsid w:val="00337CEE"/>
    <w:rsid w:val="00341540"/>
    <w:rsid w:val="00341E6D"/>
    <w:rsid w:val="00342C79"/>
    <w:rsid w:val="003449A6"/>
    <w:rsid w:val="00345A33"/>
    <w:rsid w:val="00346A80"/>
    <w:rsid w:val="003475CC"/>
    <w:rsid w:val="00350733"/>
    <w:rsid w:val="003517E9"/>
    <w:rsid w:val="00351B43"/>
    <w:rsid w:val="0035354A"/>
    <w:rsid w:val="00354AF8"/>
    <w:rsid w:val="00356113"/>
    <w:rsid w:val="003613E3"/>
    <w:rsid w:val="0036142C"/>
    <w:rsid w:val="00361F39"/>
    <w:rsid w:val="00363A98"/>
    <w:rsid w:val="00367514"/>
    <w:rsid w:val="003677CA"/>
    <w:rsid w:val="003705C9"/>
    <w:rsid w:val="00370793"/>
    <w:rsid w:val="00372EEA"/>
    <w:rsid w:val="00373232"/>
    <w:rsid w:val="003735F9"/>
    <w:rsid w:val="00373D23"/>
    <w:rsid w:val="003741FC"/>
    <w:rsid w:val="00374B95"/>
    <w:rsid w:val="00375F3A"/>
    <w:rsid w:val="00376090"/>
    <w:rsid w:val="003768D0"/>
    <w:rsid w:val="00377789"/>
    <w:rsid w:val="00377DDC"/>
    <w:rsid w:val="00380729"/>
    <w:rsid w:val="00382E73"/>
    <w:rsid w:val="00383F91"/>
    <w:rsid w:val="00384DD7"/>
    <w:rsid w:val="00384EDD"/>
    <w:rsid w:val="00387FEA"/>
    <w:rsid w:val="0039301C"/>
    <w:rsid w:val="003936AF"/>
    <w:rsid w:val="00393FDB"/>
    <w:rsid w:val="00394F24"/>
    <w:rsid w:val="003954DF"/>
    <w:rsid w:val="0039743A"/>
    <w:rsid w:val="003A2FB2"/>
    <w:rsid w:val="003A5EFE"/>
    <w:rsid w:val="003A75D8"/>
    <w:rsid w:val="003B1175"/>
    <w:rsid w:val="003B1B2C"/>
    <w:rsid w:val="003B24A8"/>
    <w:rsid w:val="003B2E21"/>
    <w:rsid w:val="003B353A"/>
    <w:rsid w:val="003B5569"/>
    <w:rsid w:val="003B66A4"/>
    <w:rsid w:val="003C1F7D"/>
    <w:rsid w:val="003C6F60"/>
    <w:rsid w:val="003D1F5A"/>
    <w:rsid w:val="003D2B09"/>
    <w:rsid w:val="003D2C54"/>
    <w:rsid w:val="003D4343"/>
    <w:rsid w:val="003D6298"/>
    <w:rsid w:val="003D67C5"/>
    <w:rsid w:val="003D71AB"/>
    <w:rsid w:val="003E1D8C"/>
    <w:rsid w:val="003E28D9"/>
    <w:rsid w:val="003E5ECE"/>
    <w:rsid w:val="003E7065"/>
    <w:rsid w:val="003F25CB"/>
    <w:rsid w:val="003F2D86"/>
    <w:rsid w:val="003F3838"/>
    <w:rsid w:val="003F3C5B"/>
    <w:rsid w:val="003F4885"/>
    <w:rsid w:val="003F4FDA"/>
    <w:rsid w:val="003F6A0F"/>
    <w:rsid w:val="003F6C57"/>
    <w:rsid w:val="003F6EDB"/>
    <w:rsid w:val="003F72D9"/>
    <w:rsid w:val="003F7626"/>
    <w:rsid w:val="00400364"/>
    <w:rsid w:val="00400A72"/>
    <w:rsid w:val="00400F79"/>
    <w:rsid w:val="0040229B"/>
    <w:rsid w:val="00404248"/>
    <w:rsid w:val="00404B67"/>
    <w:rsid w:val="00404E1B"/>
    <w:rsid w:val="0040790D"/>
    <w:rsid w:val="00410392"/>
    <w:rsid w:val="00410835"/>
    <w:rsid w:val="004109EB"/>
    <w:rsid w:val="0041176A"/>
    <w:rsid w:val="00413EE1"/>
    <w:rsid w:val="00414A3C"/>
    <w:rsid w:val="004155D6"/>
    <w:rsid w:val="00415E6E"/>
    <w:rsid w:val="00416F5B"/>
    <w:rsid w:val="00420825"/>
    <w:rsid w:val="004211FF"/>
    <w:rsid w:val="00422278"/>
    <w:rsid w:val="0042306B"/>
    <w:rsid w:val="00423783"/>
    <w:rsid w:val="00424825"/>
    <w:rsid w:val="004248C3"/>
    <w:rsid w:val="00425265"/>
    <w:rsid w:val="004307F1"/>
    <w:rsid w:val="00430F6B"/>
    <w:rsid w:val="004315E0"/>
    <w:rsid w:val="00432895"/>
    <w:rsid w:val="0043357C"/>
    <w:rsid w:val="00433EFA"/>
    <w:rsid w:val="004349AD"/>
    <w:rsid w:val="004358A6"/>
    <w:rsid w:val="004400FC"/>
    <w:rsid w:val="00440A1A"/>
    <w:rsid w:val="00440F3A"/>
    <w:rsid w:val="0044548A"/>
    <w:rsid w:val="004478B7"/>
    <w:rsid w:val="00451DE0"/>
    <w:rsid w:val="00454C58"/>
    <w:rsid w:val="00456BC8"/>
    <w:rsid w:val="004576E6"/>
    <w:rsid w:val="00457F2F"/>
    <w:rsid w:val="00462535"/>
    <w:rsid w:val="004639F3"/>
    <w:rsid w:val="00463F83"/>
    <w:rsid w:val="004644BD"/>
    <w:rsid w:val="00464B28"/>
    <w:rsid w:val="004705BB"/>
    <w:rsid w:val="0047350E"/>
    <w:rsid w:val="00480A6B"/>
    <w:rsid w:val="00481A43"/>
    <w:rsid w:val="0048339D"/>
    <w:rsid w:val="004850E5"/>
    <w:rsid w:val="00487C88"/>
    <w:rsid w:val="00491306"/>
    <w:rsid w:val="00496B7F"/>
    <w:rsid w:val="00497D21"/>
    <w:rsid w:val="00497D5B"/>
    <w:rsid w:val="004A054C"/>
    <w:rsid w:val="004A1CD8"/>
    <w:rsid w:val="004A6039"/>
    <w:rsid w:val="004B0766"/>
    <w:rsid w:val="004B096B"/>
    <w:rsid w:val="004B1361"/>
    <w:rsid w:val="004B142C"/>
    <w:rsid w:val="004B14BF"/>
    <w:rsid w:val="004B304E"/>
    <w:rsid w:val="004B54DF"/>
    <w:rsid w:val="004B60E0"/>
    <w:rsid w:val="004B7B74"/>
    <w:rsid w:val="004C065E"/>
    <w:rsid w:val="004C16AB"/>
    <w:rsid w:val="004C5F54"/>
    <w:rsid w:val="004C6979"/>
    <w:rsid w:val="004C6D08"/>
    <w:rsid w:val="004D1969"/>
    <w:rsid w:val="004D6330"/>
    <w:rsid w:val="004D641A"/>
    <w:rsid w:val="004D6D00"/>
    <w:rsid w:val="004E1437"/>
    <w:rsid w:val="004E4371"/>
    <w:rsid w:val="004E456A"/>
    <w:rsid w:val="004E46D5"/>
    <w:rsid w:val="004E4848"/>
    <w:rsid w:val="004F5BA9"/>
    <w:rsid w:val="00502E8F"/>
    <w:rsid w:val="0050484D"/>
    <w:rsid w:val="00504FF1"/>
    <w:rsid w:val="00506DB0"/>
    <w:rsid w:val="00506E5C"/>
    <w:rsid w:val="00513575"/>
    <w:rsid w:val="00515062"/>
    <w:rsid w:val="00520BDC"/>
    <w:rsid w:val="00522B1F"/>
    <w:rsid w:val="00523011"/>
    <w:rsid w:val="00523745"/>
    <w:rsid w:val="00524A47"/>
    <w:rsid w:val="00526C12"/>
    <w:rsid w:val="00530585"/>
    <w:rsid w:val="005306EC"/>
    <w:rsid w:val="005339FA"/>
    <w:rsid w:val="0053510F"/>
    <w:rsid w:val="00536324"/>
    <w:rsid w:val="00536E37"/>
    <w:rsid w:val="00540325"/>
    <w:rsid w:val="00541ED9"/>
    <w:rsid w:val="00542363"/>
    <w:rsid w:val="00543E43"/>
    <w:rsid w:val="00544BC6"/>
    <w:rsid w:val="0054548D"/>
    <w:rsid w:val="00547FA8"/>
    <w:rsid w:val="00551054"/>
    <w:rsid w:val="00551B13"/>
    <w:rsid w:val="00551D06"/>
    <w:rsid w:val="00553E09"/>
    <w:rsid w:val="00554DFF"/>
    <w:rsid w:val="005552ED"/>
    <w:rsid w:val="0055595D"/>
    <w:rsid w:val="00556836"/>
    <w:rsid w:val="00557847"/>
    <w:rsid w:val="0056248F"/>
    <w:rsid w:val="00562B72"/>
    <w:rsid w:val="00564AD3"/>
    <w:rsid w:val="0056588D"/>
    <w:rsid w:val="00565BCB"/>
    <w:rsid w:val="00572B8C"/>
    <w:rsid w:val="00574A79"/>
    <w:rsid w:val="00574C09"/>
    <w:rsid w:val="005759EC"/>
    <w:rsid w:val="00577F09"/>
    <w:rsid w:val="0058027E"/>
    <w:rsid w:val="00584857"/>
    <w:rsid w:val="00584E9E"/>
    <w:rsid w:val="005855F2"/>
    <w:rsid w:val="00585BA9"/>
    <w:rsid w:val="00587A1F"/>
    <w:rsid w:val="0059115E"/>
    <w:rsid w:val="00591AD2"/>
    <w:rsid w:val="00591B27"/>
    <w:rsid w:val="00592A8E"/>
    <w:rsid w:val="005A0F91"/>
    <w:rsid w:val="005A2B15"/>
    <w:rsid w:val="005A40CF"/>
    <w:rsid w:val="005A5A46"/>
    <w:rsid w:val="005A5A9E"/>
    <w:rsid w:val="005A617B"/>
    <w:rsid w:val="005B13C4"/>
    <w:rsid w:val="005B3FE1"/>
    <w:rsid w:val="005B4CBF"/>
    <w:rsid w:val="005B62C8"/>
    <w:rsid w:val="005B7466"/>
    <w:rsid w:val="005B7C50"/>
    <w:rsid w:val="005C0EFF"/>
    <w:rsid w:val="005C1072"/>
    <w:rsid w:val="005C11B9"/>
    <w:rsid w:val="005C60FE"/>
    <w:rsid w:val="005D0665"/>
    <w:rsid w:val="005D1195"/>
    <w:rsid w:val="005D2E13"/>
    <w:rsid w:val="005D325B"/>
    <w:rsid w:val="005D35AB"/>
    <w:rsid w:val="005D5CC3"/>
    <w:rsid w:val="005D676E"/>
    <w:rsid w:val="005D76E6"/>
    <w:rsid w:val="005E0AA5"/>
    <w:rsid w:val="005E157E"/>
    <w:rsid w:val="005E20FD"/>
    <w:rsid w:val="005E4315"/>
    <w:rsid w:val="005E6096"/>
    <w:rsid w:val="00600888"/>
    <w:rsid w:val="006009B5"/>
    <w:rsid w:val="00600D0E"/>
    <w:rsid w:val="00601064"/>
    <w:rsid w:val="00602B19"/>
    <w:rsid w:val="0060520A"/>
    <w:rsid w:val="00605FB9"/>
    <w:rsid w:val="00611687"/>
    <w:rsid w:val="00613B6E"/>
    <w:rsid w:val="006156E9"/>
    <w:rsid w:val="00617140"/>
    <w:rsid w:val="0061788D"/>
    <w:rsid w:val="00621E8A"/>
    <w:rsid w:val="00622619"/>
    <w:rsid w:val="00623AEE"/>
    <w:rsid w:val="00633682"/>
    <w:rsid w:val="0063390C"/>
    <w:rsid w:val="00633A57"/>
    <w:rsid w:val="00633BB6"/>
    <w:rsid w:val="0063440F"/>
    <w:rsid w:val="00636076"/>
    <w:rsid w:val="00640356"/>
    <w:rsid w:val="006415FB"/>
    <w:rsid w:val="00646CD3"/>
    <w:rsid w:val="00654085"/>
    <w:rsid w:val="006542F9"/>
    <w:rsid w:val="00655686"/>
    <w:rsid w:val="006557F2"/>
    <w:rsid w:val="00657413"/>
    <w:rsid w:val="00661CB1"/>
    <w:rsid w:val="0066248E"/>
    <w:rsid w:val="00665B8E"/>
    <w:rsid w:val="00666053"/>
    <w:rsid w:val="00667636"/>
    <w:rsid w:val="0067015D"/>
    <w:rsid w:val="00671731"/>
    <w:rsid w:val="006744C8"/>
    <w:rsid w:val="006764E5"/>
    <w:rsid w:val="00680093"/>
    <w:rsid w:val="00681FFC"/>
    <w:rsid w:val="00684003"/>
    <w:rsid w:val="00685928"/>
    <w:rsid w:val="006862AF"/>
    <w:rsid w:val="006864B5"/>
    <w:rsid w:val="00691B65"/>
    <w:rsid w:val="00694263"/>
    <w:rsid w:val="006957D2"/>
    <w:rsid w:val="00696A45"/>
    <w:rsid w:val="006A05F4"/>
    <w:rsid w:val="006A11C3"/>
    <w:rsid w:val="006A1528"/>
    <w:rsid w:val="006A1901"/>
    <w:rsid w:val="006A1AED"/>
    <w:rsid w:val="006A1D6B"/>
    <w:rsid w:val="006A33D7"/>
    <w:rsid w:val="006A399F"/>
    <w:rsid w:val="006A4574"/>
    <w:rsid w:val="006A5227"/>
    <w:rsid w:val="006A553E"/>
    <w:rsid w:val="006A684C"/>
    <w:rsid w:val="006B0DE4"/>
    <w:rsid w:val="006B2BDB"/>
    <w:rsid w:val="006B382E"/>
    <w:rsid w:val="006B58DA"/>
    <w:rsid w:val="006B636B"/>
    <w:rsid w:val="006B6754"/>
    <w:rsid w:val="006B74AA"/>
    <w:rsid w:val="006C1285"/>
    <w:rsid w:val="006C25C5"/>
    <w:rsid w:val="006C333D"/>
    <w:rsid w:val="006C5922"/>
    <w:rsid w:val="006D0E20"/>
    <w:rsid w:val="006D10E7"/>
    <w:rsid w:val="006D1F8F"/>
    <w:rsid w:val="006D48CD"/>
    <w:rsid w:val="006D4AD6"/>
    <w:rsid w:val="006D5084"/>
    <w:rsid w:val="006E1A28"/>
    <w:rsid w:val="006E367E"/>
    <w:rsid w:val="006E3713"/>
    <w:rsid w:val="006E3906"/>
    <w:rsid w:val="006E3A18"/>
    <w:rsid w:val="006E5573"/>
    <w:rsid w:val="006E63D6"/>
    <w:rsid w:val="006E744A"/>
    <w:rsid w:val="006E74BC"/>
    <w:rsid w:val="006E7F8D"/>
    <w:rsid w:val="006F0F5C"/>
    <w:rsid w:val="006F213F"/>
    <w:rsid w:val="006F339A"/>
    <w:rsid w:val="006F4DB4"/>
    <w:rsid w:val="006F79E4"/>
    <w:rsid w:val="00703CB5"/>
    <w:rsid w:val="00705222"/>
    <w:rsid w:val="007057D9"/>
    <w:rsid w:val="0071115E"/>
    <w:rsid w:val="0071571C"/>
    <w:rsid w:val="00720897"/>
    <w:rsid w:val="00723CC7"/>
    <w:rsid w:val="0072601F"/>
    <w:rsid w:val="00727A29"/>
    <w:rsid w:val="00731E66"/>
    <w:rsid w:val="00735541"/>
    <w:rsid w:val="00737B86"/>
    <w:rsid w:val="00737EE6"/>
    <w:rsid w:val="00742597"/>
    <w:rsid w:val="00742C66"/>
    <w:rsid w:val="00744589"/>
    <w:rsid w:val="00746334"/>
    <w:rsid w:val="0075131E"/>
    <w:rsid w:val="007535AE"/>
    <w:rsid w:val="00755720"/>
    <w:rsid w:val="0075715A"/>
    <w:rsid w:val="00757553"/>
    <w:rsid w:val="00760328"/>
    <w:rsid w:val="0076188D"/>
    <w:rsid w:val="00761DC9"/>
    <w:rsid w:val="0076238A"/>
    <w:rsid w:val="00763C1A"/>
    <w:rsid w:val="00764CC8"/>
    <w:rsid w:val="007656E8"/>
    <w:rsid w:val="00765ECD"/>
    <w:rsid w:val="007732EF"/>
    <w:rsid w:val="00773C97"/>
    <w:rsid w:val="00775F7D"/>
    <w:rsid w:val="00780972"/>
    <w:rsid w:val="00781684"/>
    <w:rsid w:val="00781FE5"/>
    <w:rsid w:val="00782910"/>
    <w:rsid w:val="00783E78"/>
    <w:rsid w:val="007852BA"/>
    <w:rsid w:val="00785A05"/>
    <w:rsid w:val="00785C2C"/>
    <w:rsid w:val="00786339"/>
    <w:rsid w:val="00786722"/>
    <w:rsid w:val="00787032"/>
    <w:rsid w:val="0079239E"/>
    <w:rsid w:val="007939BE"/>
    <w:rsid w:val="00794CC2"/>
    <w:rsid w:val="007955F2"/>
    <w:rsid w:val="007A05C1"/>
    <w:rsid w:val="007A42E4"/>
    <w:rsid w:val="007A5302"/>
    <w:rsid w:val="007A5634"/>
    <w:rsid w:val="007A5BA0"/>
    <w:rsid w:val="007A5FFA"/>
    <w:rsid w:val="007A686A"/>
    <w:rsid w:val="007A7636"/>
    <w:rsid w:val="007A787C"/>
    <w:rsid w:val="007A7F65"/>
    <w:rsid w:val="007B0CE9"/>
    <w:rsid w:val="007B182E"/>
    <w:rsid w:val="007B1A34"/>
    <w:rsid w:val="007B1C7B"/>
    <w:rsid w:val="007B1CD2"/>
    <w:rsid w:val="007B2DB6"/>
    <w:rsid w:val="007B4502"/>
    <w:rsid w:val="007B4E86"/>
    <w:rsid w:val="007B56B7"/>
    <w:rsid w:val="007B6F5D"/>
    <w:rsid w:val="007C1029"/>
    <w:rsid w:val="007C5875"/>
    <w:rsid w:val="007C6C83"/>
    <w:rsid w:val="007C7153"/>
    <w:rsid w:val="007C7E5C"/>
    <w:rsid w:val="007D11F8"/>
    <w:rsid w:val="007D200B"/>
    <w:rsid w:val="007D2245"/>
    <w:rsid w:val="007D3156"/>
    <w:rsid w:val="007D54CE"/>
    <w:rsid w:val="007D54E0"/>
    <w:rsid w:val="007E3A58"/>
    <w:rsid w:val="007E4EA4"/>
    <w:rsid w:val="007F079C"/>
    <w:rsid w:val="007F35F9"/>
    <w:rsid w:val="007F3E40"/>
    <w:rsid w:val="007F558F"/>
    <w:rsid w:val="007F5BA7"/>
    <w:rsid w:val="007F5F6A"/>
    <w:rsid w:val="007F751A"/>
    <w:rsid w:val="007F7BC1"/>
    <w:rsid w:val="00801755"/>
    <w:rsid w:val="00802A61"/>
    <w:rsid w:val="00802B44"/>
    <w:rsid w:val="008034DE"/>
    <w:rsid w:val="00804CE4"/>
    <w:rsid w:val="00813347"/>
    <w:rsid w:val="00815E09"/>
    <w:rsid w:val="00816520"/>
    <w:rsid w:val="00817939"/>
    <w:rsid w:val="00822B66"/>
    <w:rsid w:val="00823990"/>
    <w:rsid w:val="008254B2"/>
    <w:rsid w:val="00825907"/>
    <w:rsid w:val="0082660B"/>
    <w:rsid w:val="00830545"/>
    <w:rsid w:val="0083396B"/>
    <w:rsid w:val="00835980"/>
    <w:rsid w:val="0083642D"/>
    <w:rsid w:val="00840073"/>
    <w:rsid w:val="00844D2F"/>
    <w:rsid w:val="00844DA5"/>
    <w:rsid w:val="00847D72"/>
    <w:rsid w:val="00851283"/>
    <w:rsid w:val="00851D0D"/>
    <w:rsid w:val="00852473"/>
    <w:rsid w:val="008529E5"/>
    <w:rsid w:val="00855132"/>
    <w:rsid w:val="00855FCD"/>
    <w:rsid w:val="00856D22"/>
    <w:rsid w:val="0085775E"/>
    <w:rsid w:val="00857DC6"/>
    <w:rsid w:val="0086313F"/>
    <w:rsid w:val="0086613C"/>
    <w:rsid w:val="00867148"/>
    <w:rsid w:val="008675A6"/>
    <w:rsid w:val="008676B0"/>
    <w:rsid w:val="00873E03"/>
    <w:rsid w:val="008754E5"/>
    <w:rsid w:val="00881944"/>
    <w:rsid w:val="00881B5E"/>
    <w:rsid w:val="008820AA"/>
    <w:rsid w:val="008827B0"/>
    <w:rsid w:val="00883415"/>
    <w:rsid w:val="0088535C"/>
    <w:rsid w:val="0088558D"/>
    <w:rsid w:val="0089205B"/>
    <w:rsid w:val="008921D6"/>
    <w:rsid w:val="00892212"/>
    <w:rsid w:val="00893F67"/>
    <w:rsid w:val="00896898"/>
    <w:rsid w:val="00896ABF"/>
    <w:rsid w:val="008A226A"/>
    <w:rsid w:val="008A24FE"/>
    <w:rsid w:val="008A429E"/>
    <w:rsid w:val="008A5D33"/>
    <w:rsid w:val="008A72B9"/>
    <w:rsid w:val="008B14CE"/>
    <w:rsid w:val="008B32BE"/>
    <w:rsid w:val="008B3DEF"/>
    <w:rsid w:val="008B71AB"/>
    <w:rsid w:val="008B7FA6"/>
    <w:rsid w:val="008C0149"/>
    <w:rsid w:val="008C1A74"/>
    <w:rsid w:val="008C30C2"/>
    <w:rsid w:val="008C48AB"/>
    <w:rsid w:val="008C607A"/>
    <w:rsid w:val="008D0C3C"/>
    <w:rsid w:val="008D195D"/>
    <w:rsid w:val="008D1A7E"/>
    <w:rsid w:val="008D66B5"/>
    <w:rsid w:val="008D7332"/>
    <w:rsid w:val="008E0BE3"/>
    <w:rsid w:val="008E3512"/>
    <w:rsid w:val="008E4A15"/>
    <w:rsid w:val="008F1AC8"/>
    <w:rsid w:val="008F3A3A"/>
    <w:rsid w:val="008F4CDF"/>
    <w:rsid w:val="008F745D"/>
    <w:rsid w:val="00900090"/>
    <w:rsid w:val="009020F2"/>
    <w:rsid w:val="009023BF"/>
    <w:rsid w:val="009024AB"/>
    <w:rsid w:val="00902A6B"/>
    <w:rsid w:val="0090510B"/>
    <w:rsid w:val="009053EE"/>
    <w:rsid w:val="00905953"/>
    <w:rsid w:val="00906FA8"/>
    <w:rsid w:val="00907A15"/>
    <w:rsid w:val="00907A1A"/>
    <w:rsid w:val="00910F4B"/>
    <w:rsid w:val="009110AF"/>
    <w:rsid w:val="00911CBE"/>
    <w:rsid w:val="00912318"/>
    <w:rsid w:val="00912A69"/>
    <w:rsid w:val="00913BD9"/>
    <w:rsid w:val="00914853"/>
    <w:rsid w:val="00914E60"/>
    <w:rsid w:val="00915AD6"/>
    <w:rsid w:val="00916D2F"/>
    <w:rsid w:val="00916EE0"/>
    <w:rsid w:val="0091749C"/>
    <w:rsid w:val="00921854"/>
    <w:rsid w:val="00922848"/>
    <w:rsid w:val="0092304B"/>
    <w:rsid w:val="00923105"/>
    <w:rsid w:val="0092369E"/>
    <w:rsid w:val="00923D55"/>
    <w:rsid w:val="009240D5"/>
    <w:rsid w:val="00925CCD"/>
    <w:rsid w:val="00925E14"/>
    <w:rsid w:val="00927AE5"/>
    <w:rsid w:val="00927E8A"/>
    <w:rsid w:val="009322E2"/>
    <w:rsid w:val="00932B7D"/>
    <w:rsid w:val="00934FCA"/>
    <w:rsid w:val="00940353"/>
    <w:rsid w:val="009404E4"/>
    <w:rsid w:val="00941285"/>
    <w:rsid w:val="00941642"/>
    <w:rsid w:val="009419E5"/>
    <w:rsid w:val="009429EA"/>
    <w:rsid w:val="00945A41"/>
    <w:rsid w:val="00950D71"/>
    <w:rsid w:val="00951F41"/>
    <w:rsid w:val="00952817"/>
    <w:rsid w:val="0095304B"/>
    <w:rsid w:val="0095331B"/>
    <w:rsid w:val="009546CC"/>
    <w:rsid w:val="00954C45"/>
    <w:rsid w:val="00956209"/>
    <w:rsid w:val="009563D1"/>
    <w:rsid w:val="00957661"/>
    <w:rsid w:val="00957D2D"/>
    <w:rsid w:val="0096042B"/>
    <w:rsid w:val="00961519"/>
    <w:rsid w:val="00963ADF"/>
    <w:rsid w:val="00963B50"/>
    <w:rsid w:val="009648B7"/>
    <w:rsid w:val="00965C90"/>
    <w:rsid w:val="00965E9C"/>
    <w:rsid w:val="009669B4"/>
    <w:rsid w:val="009676B4"/>
    <w:rsid w:val="00973CFD"/>
    <w:rsid w:val="00974A65"/>
    <w:rsid w:val="00974E62"/>
    <w:rsid w:val="00975E88"/>
    <w:rsid w:val="00977A4E"/>
    <w:rsid w:val="00977FC1"/>
    <w:rsid w:val="0098230E"/>
    <w:rsid w:val="009826B6"/>
    <w:rsid w:val="00984149"/>
    <w:rsid w:val="00984BE7"/>
    <w:rsid w:val="00987BED"/>
    <w:rsid w:val="00992E17"/>
    <w:rsid w:val="00993F3B"/>
    <w:rsid w:val="0099469A"/>
    <w:rsid w:val="009A09A9"/>
    <w:rsid w:val="009A43B6"/>
    <w:rsid w:val="009A53E6"/>
    <w:rsid w:val="009B20CF"/>
    <w:rsid w:val="009B2D9C"/>
    <w:rsid w:val="009B2EE0"/>
    <w:rsid w:val="009B37AE"/>
    <w:rsid w:val="009B387B"/>
    <w:rsid w:val="009B6260"/>
    <w:rsid w:val="009B67CC"/>
    <w:rsid w:val="009C0108"/>
    <w:rsid w:val="009C0A82"/>
    <w:rsid w:val="009C0ECF"/>
    <w:rsid w:val="009C2926"/>
    <w:rsid w:val="009C363C"/>
    <w:rsid w:val="009C5342"/>
    <w:rsid w:val="009C635A"/>
    <w:rsid w:val="009C6965"/>
    <w:rsid w:val="009D050A"/>
    <w:rsid w:val="009D102C"/>
    <w:rsid w:val="009D170F"/>
    <w:rsid w:val="009D18C8"/>
    <w:rsid w:val="009D1C06"/>
    <w:rsid w:val="009D6B6D"/>
    <w:rsid w:val="009D6D7A"/>
    <w:rsid w:val="009E068C"/>
    <w:rsid w:val="009E2052"/>
    <w:rsid w:val="009E260A"/>
    <w:rsid w:val="009E3999"/>
    <w:rsid w:val="009E7FC1"/>
    <w:rsid w:val="009F1B53"/>
    <w:rsid w:val="009F31B9"/>
    <w:rsid w:val="009F434F"/>
    <w:rsid w:val="009F47AE"/>
    <w:rsid w:val="009F6522"/>
    <w:rsid w:val="009F703E"/>
    <w:rsid w:val="009F7573"/>
    <w:rsid w:val="00A01BE2"/>
    <w:rsid w:val="00A02E6C"/>
    <w:rsid w:val="00A03489"/>
    <w:rsid w:val="00A04930"/>
    <w:rsid w:val="00A04BDA"/>
    <w:rsid w:val="00A04CE3"/>
    <w:rsid w:val="00A06416"/>
    <w:rsid w:val="00A07F38"/>
    <w:rsid w:val="00A1128C"/>
    <w:rsid w:val="00A1263E"/>
    <w:rsid w:val="00A1601F"/>
    <w:rsid w:val="00A16705"/>
    <w:rsid w:val="00A21172"/>
    <w:rsid w:val="00A2348C"/>
    <w:rsid w:val="00A23EB5"/>
    <w:rsid w:val="00A25700"/>
    <w:rsid w:val="00A25EE2"/>
    <w:rsid w:val="00A329ED"/>
    <w:rsid w:val="00A33CB9"/>
    <w:rsid w:val="00A368CE"/>
    <w:rsid w:val="00A415E5"/>
    <w:rsid w:val="00A41E42"/>
    <w:rsid w:val="00A42094"/>
    <w:rsid w:val="00A45E1E"/>
    <w:rsid w:val="00A46E05"/>
    <w:rsid w:val="00A47618"/>
    <w:rsid w:val="00A511F1"/>
    <w:rsid w:val="00A515F9"/>
    <w:rsid w:val="00A518C7"/>
    <w:rsid w:val="00A51CBA"/>
    <w:rsid w:val="00A529D0"/>
    <w:rsid w:val="00A53C9F"/>
    <w:rsid w:val="00A54566"/>
    <w:rsid w:val="00A54B1D"/>
    <w:rsid w:val="00A554A1"/>
    <w:rsid w:val="00A55E86"/>
    <w:rsid w:val="00A55F2B"/>
    <w:rsid w:val="00A56E41"/>
    <w:rsid w:val="00A57AB2"/>
    <w:rsid w:val="00A6156B"/>
    <w:rsid w:val="00A63820"/>
    <w:rsid w:val="00A67237"/>
    <w:rsid w:val="00A67AA2"/>
    <w:rsid w:val="00A67E13"/>
    <w:rsid w:val="00A67EC4"/>
    <w:rsid w:val="00A7012E"/>
    <w:rsid w:val="00A70CBA"/>
    <w:rsid w:val="00A75B7D"/>
    <w:rsid w:val="00A75BC1"/>
    <w:rsid w:val="00A824F1"/>
    <w:rsid w:val="00A82BFD"/>
    <w:rsid w:val="00A84824"/>
    <w:rsid w:val="00A84834"/>
    <w:rsid w:val="00A84A3C"/>
    <w:rsid w:val="00A850FF"/>
    <w:rsid w:val="00A8782C"/>
    <w:rsid w:val="00A910F5"/>
    <w:rsid w:val="00A923CF"/>
    <w:rsid w:val="00A92CEC"/>
    <w:rsid w:val="00A93966"/>
    <w:rsid w:val="00A94529"/>
    <w:rsid w:val="00A94812"/>
    <w:rsid w:val="00AA19DF"/>
    <w:rsid w:val="00AA1B09"/>
    <w:rsid w:val="00AA1CC4"/>
    <w:rsid w:val="00AA1ED7"/>
    <w:rsid w:val="00AA3CB7"/>
    <w:rsid w:val="00AA4DF2"/>
    <w:rsid w:val="00AA7A38"/>
    <w:rsid w:val="00AA7C9F"/>
    <w:rsid w:val="00AB050C"/>
    <w:rsid w:val="00AB1959"/>
    <w:rsid w:val="00AB3030"/>
    <w:rsid w:val="00AB3C37"/>
    <w:rsid w:val="00AB3FEE"/>
    <w:rsid w:val="00AB40AC"/>
    <w:rsid w:val="00AB44AF"/>
    <w:rsid w:val="00AB59D5"/>
    <w:rsid w:val="00AB7D56"/>
    <w:rsid w:val="00AC07A6"/>
    <w:rsid w:val="00AC2026"/>
    <w:rsid w:val="00AC259B"/>
    <w:rsid w:val="00AC2D5B"/>
    <w:rsid w:val="00AC6FF7"/>
    <w:rsid w:val="00AC7648"/>
    <w:rsid w:val="00AD03B4"/>
    <w:rsid w:val="00AD0D56"/>
    <w:rsid w:val="00AD10B7"/>
    <w:rsid w:val="00AD2256"/>
    <w:rsid w:val="00AD24BC"/>
    <w:rsid w:val="00AD3A28"/>
    <w:rsid w:val="00AD518B"/>
    <w:rsid w:val="00AD5ECF"/>
    <w:rsid w:val="00AD6AB1"/>
    <w:rsid w:val="00AE2007"/>
    <w:rsid w:val="00AE3D79"/>
    <w:rsid w:val="00AE3E36"/>
    <w:rsid w:val="00AE3EC0"/>
    <w:rsid w:val="00AE5828"/>
    <w:rsid w:val="00AE6B61"/>
    <w:rsid w:val="00AE7025"/>
    <w:rsid w:val="00AF134E"/>
    <w:rsid w:val="00AF1A60"/>
    <w:rsid w:val="00AF45CE"/>
    <w:rsid w:val="00AF53EF"/>
    <w:rsid w:val="00AF5B42"/>
    <w:rsid w:val="00AF67E8"/>
    <w:rsid w:val="00AF6D57"/>
    <w:rsid w:val="00B00EFC"/>
    <w:rsid w:val="00B010E0"/>
    <w:rsid w:val="00B012AC"/>
    <w:rsid w:val="00B02121"/>
    <w:rsid w:val="00B02513"/>
    <w:rsid w:val="00B04BB9"/>
    <w:rsid w:val="00B05C5A"/>
    <w:rsid w:val="00B05C78"/>
    <w:rsid w:val="00B0677A"/>
    <w:rsid w:val="00B1518D"/>
    <w:rsid w:val="00B205E2"/>
    <w:rsid w:val="00B22D08"/>
    <w:rsid w:val="00B23412"/>
    <w:rsid w:val="00B246CA"/>
    <w:rsid w:val="00B30EBF"/>
    <w:rsid w:val="00B32738"/>
    <w:rsid w:val="00B343A5"/>
    <w:rsid w:val="00B35112"/>
    <w:rsid w:val="00B35192"/>
    <w:rsid w:val="00B401E9"/>
    <w:rsid w:val="00B4157C"/>
    <w:rsid w:val="00B42DE7"/>
    <w:rsid w:val="00B45537"/>
    <w:rsid w:val="00B45EF2"/>
    <w:rsid w:val="00B50768"/>
    <w:rsid w:val="00B51EEF"/>
    <w:rsid w:val="00B5202B"/>
    <w:rsid w:val="00B53739"/>
    <w:rsid w:val="00B57BCF"/>
    <w:rsid w:val="00B60CC2"/>
    <w:rsid w:val="00B61016"/>
    <w:rsid w:val="00B615D7"/>
    <w:rsid w:val="00B61A85"/>
    <w:rsid w:val="00B625A2"/>
    <w:rsid w:val="00B63AC8"/>
    <w:rsid w:val="00B65282"/>
    <w:rsid w:val="00B658FD"/>
    <w:rsid w:val="00B74135"/>
    <w:rsid w:val="00B74698"/>
    <w:rsid w:val="00B75BE3"/>
    <w:rsid w:val="00B77324"/>
    <w:rsid w:val="00B77DEA"/>
    <w:rsid w:val="00B80407"/>
    <w:rsid w:val="00B80EF6"/>
    <w:rsid w:val="00B828BE"/>
    <w:rsid w:val="00B83DEE"/>
    <w:rsid w:val="00B83E78"/>
    <w:rsid w:val="00B857C1"/>
    <w:rsid w:val="00B86C7E"/>
    <w:rsid w:val="00B90791"/>
    <w:rsid w:val="00B92713"/>
    <w:rsid w:val="00B93D9E"/>
    <w:rsid w:val="00B93F42"/>
    <w:rsid w:val="00B94AE2"/>
    <w:rsid w:val="00B95053"/>
    <w:rsid w:val="00B950E4"/>
    <w:rsid w:val="00B95AFC"/>
    <w:rsid w:val="00BA0A5A"/>
    <w:rsid w:val="00BA1355"/>
    <w:rsid w:val="00BA14A0"/>
    <w:rsid w:val="00BA2C38"/>
    <w:rsid w:val="00BA4E35"/>
    <w:rsid w:val="00BA5E45"/>
    <w:rsid w:val="00BA6E92"/>
    <w:rsid w:val="00BA70E0"/>
    <w:rsid w:val="00BA7677"/>
    <w:rsid w:val="00BB0E74"/>
    <w:rsid w:val="00BB31B7"/>
    <w:rsid w:val="00BB49E6"/>
    <w:rsid w:val="00BC0769"/>
    <w:rsid w:val="00BC56C4"/>
    <w:rsid w:val="00BC636A"/>
    <w:rsid w:val="00BC63B4"/>
    <w:rsid w:val="00BD05DB"/>
    <w:rsid w:val="00BD27A6"/>
    <w:rsid w:val="00BD330D"/>
    <w:rsid w:val="00BD40A2"/>
    <w:rsid w:val="00BD56FC"/>
    <w:rsid w:val="00BD5D0E"/>
    <w:rsid w:val="00BD6FC6"/>
    <w:rsid w:val="00BE1D26"/>
    <w:rsid w:val="00BE2260"/>
    <w:rsid w:val="00BE2972"/>
    <w:rsid w:val="00BE2D33"/>
    <w:rsid w:val="00BE64A0"/>
    <w:rsid w:val="00BE7089"/>
    <w:rsid w:val="00BF0493"/>
    <w:rsid w:val="00BF3DB0"/>
    <w:rsid w:val="00BF4C63"/>
    <w:rsid w:val="00BF5891"/>
    <w:rsid w:val="00BF6280"/>
    <w:rsid w:val="00BF6465"/>
    <w:rsid w:val="00BF6C62"/>
    <w:rsid w:val="00C02BE8"/>
    <w:rsid w:val="00C0439E"/>
    <w:rsid w:val="00C04C0D"/>
    <w:rsid w:val="00C06519"/>
    <w:rsid w:val="00C07927"/>
    <w:rsid w:val="00C123BE"/>
    <w:rsid w:val="00C138CE"/>
    <w:rsid w:val="00C13F17"/>
    <w:rsid w:val="00C22807"/>
    <w:rsid w:val="00C23F49"/>
    <w:rsid w:val="00C27F93"/>
    <w:rsid w:val="00C3037A"/>
    <w:rsid w:val="00C327B5"/>
    <w:rsid w:val="00C339B8"/>
    <w:rsid w:val="00C33BB8"/>
    <w:rsid w:val="00C34C2A"/>
    <w:rsid w:val="00C36640"/>
    <w:rsid w:val="00C408EA"/>
    <w:rsid w:val="00C41672"/>
    <w:rsid w:val="00C423CD"/>
    <w:rsid w:val="00C42607"/>
    <w:rsid w:val="00C42814"/>
    <w:rsid w:val="00C457C3"/>
    <w:rsid w:val="00C46482"/>
    <w:rsid w:val="00C4672F"/>
    <w:rsid w:val="00C53A70"/>
    <w:rsid w:val="00C57631"/>
    <w:rsid w:val="00C620C9"/>
    <w:rsid w:val="00C62B17"/>
    <w:rsid w:val="00C661B9"/>
    <w:rsid w:val="00C673D9"/>
    <w:rsid w:val="00C6744D"/>
    <w:rsid w:val="00C7007B"/>
    <w:rsid w:val="00C70FC1"/>
    <w:rsid w:val="00C7275F"/>
    <w:rsid w:val="00C73936"/>
    <w:rsid w:val="00C745AB"/>
    <w:rsid w:val="00C74B19"/>
    <w:rsid w:val="00C8310E"/>
    <w:rsid w:val="00C92E52"/>
    <w:rsid w:val="00C93048"/>
    <w:rsid w:val="00C934DA"/>
    <w:rsid w:val="00C94070"/>
    <w:rsid w:val="00C94C45"/>
    <w:rsid w:val="00C9569F"/>
    <w:rsid w:val="00C9744D"/>
    <w:rsid w:val="00CA0533"/>
    <w:rsid w:val="00CA1105"/>
    <w:rsid w:val="00CA1CB2"/>
    <w:rsid w:val="00CA2B8A"/>
    <w:rsid w:val="00CA324C"/>
    <w:rsid w:val="00CA34CB"/>
    <w:rsid w:val="00CA385D"/>
    <w:rsid w:val="00CA416C"/>
    <w:rsid w:val="00CA66DC"/>
    <w:rsid w:val="00CA6819"/>
    <w:rsid w:val="00CB10AE"/>
    <w:rsid w:val="00CB1248"/>
    <w:rsid w:val="00CB2539"/>
    <w:rsid w:val="00CB295F"/>
    <w:rsid w:val="00CB7249"/>
    <w:rsid w:val="00CB79F8"/>
    <w:rsid w:val="00CB7ABA"/>
    <w:rsid w:val="00CB7D89"/>
    <w:rsid w:val="00CC0064"/>
    <w:rsid w:val="00CC08CB"/>
    <w:rsid w:val="00CC12A9"/>
    <w:rsid w:val="00CC3B9B"/>
    <w:rsid w:val="00CC3BA2"/>
    <w:rsid w:val="00CC41CD"/>
    <w:rsid w:val="00CC4DE0"/>
    <w:rsid w:val="00CC64E0"/>
    <w:rsid w:val="00CC6CE2"/>
    <w:rsid w:val="00CD2FA2"/>
    <w:rsid w:val="00CD368A"/>
    <w:rsid w:val="00CD6D30"/>
    <w:rsid w:val="00CD70B0"/>
    <w:rsid w:val="00CD7829"/>
    <w:rsid w:val="00CE07DA"/>
    <w:rsid w:val="00CE09E9"/>
    <w:rsid w:val="00CE0E83"/>
    <w:rsid w:val="00CE248F"/>
    <w:rsid w:val="00CE380A"/>
    <w:rsid w:val="00CE408E"/>
    <w:rsid w:val="00CE4A2C"/>
    <w:rsid w:val="00CE75E2"/>
    <w:rsid w:val="00CF0950"/>
    <w:rsid w:val="00CF3BAF"/>
    <w:rsid w:val="00CF5559"/>
    <w:rsid w:val="00CF5E57"/>
    <w:rsid w:val="00CF6521"/>
    <w:rsid w:val="00CF79AC"/>
    <w:rsid w:val="00D011D3"/>
    <w:rsid w:val="00D02F20"/>
    <w:rsid w:val="00D03ACD"/>
    <w:rsid w:val="00D07B42"/>
    <w:rsid w:val="00D07E6C"/>
    <w:rsid w:val="00D1069F"/>
    <w:rsid w:val="00D10E8D"/>
    <w:rsid w:val="00D12632"/>
    <w:rsid w:val="00D1277E"/>
    <w:rsid w:val="00D14F1D"/>
    <w:rsid w:val="00D15E7D"/>
    <w:rsid w:val="00D2277E"/>
    <w:rsid w:val="00D23F07"/>
    <w:rsid w:val="00D25AB5"/>
    <w:rsid w:val="00D27D2A"/>
    <w:rsid w:val="00D27FF8"/>
    <w:rsid w:val="00D3036F"/>
    <w:rsid w:val="00D31604"/>
    <w:rsid w:val="00D317A5"/>
    <w:rsid w:val="00D32178"/>
    <w:rsid w:val="00D32C5D"/>
    <w:rsid w:val="00D33247"/>
    <w:rsid w:val="00D341D2"/>
    <w:rsid w:val="00D349FC"/>
    <w:rsid w:val="00D34BAD"/>
    <w:rsid w:val="00D37D23"/>
    <w:rsid w:val="00D40F55"/>
    <w:rsid w:val="00D4155B"/>
    <w:rsid w:val="00D417C7"/>
    <w:rsid w:val="00D430BB"/>
    <w:rsid w:val="00D4592A"/>
    <w:rsid w:val="00D47C8C"/>
    <w:rsid w:val="00D50F06"/>
    <w:rsid w:val="00D51C52"/>
    <w:rsid w:val="00D53434"/>
    <w:rsid w:val="00D53C7D"/>
    <w:rsid w:val="00D542A9"/>
    <w:rsid w:val="00D56B19"/>
    <w:rsid w:val="00D57E15"/>
    <w:rsid w:val="00D61820"/>
    <w:rsid w:val="00D63C7B"/>
    <w:rsid w:val="00D64E43"/>
    <w:rsid w:val="00D67873"/>
    <w:rsid w:val="00D71A49"/>
    <w:rsid w:val="00D72168"/>
    <w:rsid w:val="00D738B0"/>
    <w:rsid w:val="00D75C46"/>
    <w:rsid w:val="00D7785F"/>
    <w:rsid w:val="00D807A5"/>
    <w:rsid w:val="00D830D3"/>
    <w:rsid w:val="00D83B7A"/>
    <w:rsid w:val="00D84ACE"/>
    <w:rsid w:val="00D8561F"/>
    <w:rsid w:val="00D85717"/>
    <w:rsid w:val="00D85FCD"/>
    <w:rsid w:val="00D86264"/>
    <w:rsid w:val="00D86C85"/>
    <w:rsid w:val="00D86ED0"/>
    <w:rsid w:val="00D870CB"/>
    <w:rsid w:val="00D8713C"/>
    <w:rsid w:val="00D876D8"/>
    <w:rsid w:val="00D90805"/>
    <w:rsid w:val="00D934E9"/>
    <w:rsid w:val="00D949EF"/>
    <w:rsid w:val="00D956D3"/>
    <w:rsid w:val="00D97930"/>
    <w:rsid w:val="00DA02E9"/>
    <w:rsid w:val="00DA05A0"/>
    <w:rsid w:val="00DA0FC3"/>
    <w:rsid w:val="00DA2C60"/>
    <w:rsid w:val="00DA6C42"/>
    <w:rsid w:val="00DB0284"/>
    <w:rsid w:val="00DB049D"/>
    <w:rsid w:val="00DB1241"/>
    <w:rsid w:val="00DB25F7"/>
    <w:rsid w:val="00DB2B4D"/>
    <w:rsid w:val="00DB3EB4"/>
    <w:rsid w:val="00DC05C5"/>
    <w:rsid w:val="00DC1D71"/>
    <w:rsid w:val="00DC23DE"/>
    <w:rsid w:val="00DC33B3"/>
    <w:rsid w:val="00DC4E76"/>
    <w:rsid w:val="00DC5C64"/>
    <w:rsid w:val="00DC669F"/>
    <w:rsid w:val="00DC6D92"/>
    <w:rsid w:val="00DC7D06"/>
    <w:rsid w:val="00DD0BCE"/>
    <w:rsid w:val="00DD2569"/>
    <w:rsid w:val="00DD3AE4"/>
    <w:rsid w:val="00DD47D3"/>
    <w:rsid w:val="00DE0879"/>
    <w:rsid w:val="00DE0F68"/>
    <w:rsid w:val="00DE1755"/>
    <w:rsid w:val="00DE2794"/>
    <w:rsid w:val="00DE3E1D"/>
    <w:rsid w:val="00DE4D97"/>
    <w:rsid w:val="00DE556A"/>
    <w:rsid w:val="00DE60F4"/>
    <w:rsid w:val="00DF132F"/>
    <w:rsid w:val="00DF170A"/>
    <w:rsid w:val="00DF5352"/>
    <w:rsid w:val="00DF596E"/>
    <w:rsid w:val="00DF59BA"/>
    <w:rsid w:val="00DF6AE5"/>
    <w:rsid w:val="00DF7F47"/>
    <w:rsid w:val="00E000EE"/>
    <w:rsid w:val="00E02D8D"/>
    <w:rsid w:val="00E04A5D"/>
    <w:rsid w:val="00E05D24"/>
    <w:rsid w:val="00E06E72"/>
    <w:rsid w:val="00E10263"/>
    <w:rsid w:val="00E113BC"/>
    <w:rsid w:val="00E11791"/>
    <w:rsid w:val="00E15FC3"/>
    <w:rsid w:val="00E16BDC"/>
    <w:rsid w:val="00E177D7"/>
    <w:rsid w:val="00E20AAE"/>
    <w:rsid w:val="00E22DB9"/>
    <w:rsid w:val="00E2471A"/>
    <w:rsid w:val="00E274A8"/>
    <w:rsid w:val="00E3026F"/>
    <w:rsid w:val="00E3166E"/>
    <w:rsid w:val="00E33764"/>
    <w:rsid w:val="00E35AF9"/>
    <w:rsid w:val="00E40249"/>
    <w:rsid w:val="00E41F87"/>
    <w:rsid w:val="00E42FC3"/>
    <w:rsid w:val="00E46402"/>
    <w:rsid w:val="00E50E26"/>
    <w:rsid w:val="00E53B12"/>
    <w:rsid w:val="00E55916"/>
    <w:rsid w:val="00E5596D"/>
    <w:rsid w:val="00E55BDD"/>
    <w:rsid w:val="00E5789A"/>
    <w:rsid w:val="00E61C59"/>
    <w:rsid w:val="00E63CC8"/>
    <w:rsid w:val="00E642FA"/>
    <w:rsid w:val="00E66070"/>
    <w:rsid w:val="00E6746C"/>
    <w:rsid w:val="00E71ABF"/>
    <w:rsid w:val="00E71F84"/>
    <w:rsid w:val="00E734BF"/>
    <w:rsid w:val="00E75B9E"/>
    <w:rsid w:val="00E77127"/>
    <w:rsid w:val="00E77D92"/>
    <w:rsid w:val="00E802E0"/>
    <w:rsid w:val="00E853CE"/>
    <w:rsid w:val="00E85CC6"/>
    <w:rsid w:val="00E86069"/>
    <w:rsid w:val="00E86232"/>
    <w:rsid w:val="00E9046C"/>
    <w:rsid w:val="00E937E2"/>
    <w:rsid w:val="00E95B0E"/>
    <w:rsid w:val="00E968A5"/>
    <w:rsid w:val="00EA07BE"/>
    <w:rsid w:val="00EA08E3"/>
    <w:rsid w:val="00EA169E"/>
    <w:rsid w:val="00EA4685"/>
    <w:rsid w:val="00EA60DC"/>
    <w:rsid w:val="00EA651A"/>
    <w:rsid w:val="00EA679E"/>
    <w:rsid w:val="00EB13F1"/>
    <w:rsid w:val="00EB526D"/>
    <w:rsid w:val="00EC3303"/>
    <w:rsid w:val="00EC44E5"/>
    <w:rsid w:val="00EC474D"/>
    <w:rsid w:val="00EC55A9"/>
    <w:rsid w:val="00EC6A85"/>
    <w:rsid w:val="00ED0E2E"/>
    <w:rsid w:val="00ED3B80"/>
    <w:rsid w:val="00ED4588"/>
    <w:rsid w:val="00ED4E24"/>
    <w:rsid w:val="00ED6B02"/>
    <w:rsid w:val="00EE01C6"/>
    <w:rsid w:val="00EE34A6"/>
    <w:rsid w:val="00EE3785"/>
    <w:rsid w:val="00EE4440"/>
    <w:rsid w:val="00EE4BD1"/>
    <w:rsid w:val="00EE4F49"/>
    <w:rsid w:val="00EF00CB"/>
    <w:rsid w:val="00EF0449"/>
    <w:rsid w:val="00EF0723"/>
    <w:rsid w:val="00EF173E"/>
    <w:rsid w:val="00EF2452"/>
    <w:rsid w:val="00EF2C93"/>
    <w:rsid w:val="00EF444B"/>
    <w:rsid w:val="00EF5F57"/>
    <w:rsid w:val="00EF729E"/>
    <w:rsid w:val="00F06150"/>
    <w:rsid w:val="00F07045"/>
    <w:rsid w:val="00F070B5"/>
    <w:rsid w:val="00F07727"/>
    <w:rsid w:val="00F11903"/>
    <w:rsid w:val="00F124D5"/>
    <w:rsid w:val="00F13485"/>
    <w:rsid w:val="00F13E84"/>
    <w:rsid w:val="00F14D72"/>
    <w:rsid w:val="00F15707"/>
    <w:rsid w:val="00F179AE"/>
    <w:rsid w:val="00F20B6A"/>
    <w:rsid w:val="00F21E0F"/>
    <w:rsid w:val="00F225F1"/>
    <w:rsid w:val="00F22D48"/>
    <w:rsid w:val="00F243AC"/>
    <w:rsid w:val="00F2533A"/>
    <w:rsid w:val="00F2598F"/>
    <w:rsid w:val="00F330BA"/>
    <w:rsid w:val="00F3382B"/>
    <w:rsid w:val="00F34852"/>
    <w:rsid w:val="00F357E6"/>
    <w:rsid w:val="00F35ED7"/>
    <w:rsid w:val="00F37917"/>
    <w:rsid w:val="00F37E4F"/>
    <w:rsid w:val="00F45FD1"/>
    <w:rsid w:val="00F465E0"/>
    <w:rsid w:val="00F47765"/>
    <w:rsid w:val="00F505F0"/>
    <w:rsid w:val="00F537C6"/>
    <w:rsid w:val="00F55602"/>
    <w:rsid w:val="00F55E6A"/>
    <w:rsid w:val="00F60DBF"/>
    <w:rsid w:val="00F6171D"/>
    <w:rsid w:val="00F61D8E"/>
    <w:rsid w:val="00F64084"/>
    <w:rsid w:val="00F6560B"/>
    <w:rsid w:val="00F675B3"/>
    <w:rsid w:val="00F67C21"/>
    <w:rsid w:val="00F70675"/>
    <w:rsid w:val="00F70F91"/>
    <w:rsid w:val="00F74241"/>
    <w:rsid w:val="00F7491E"/>
    <w:rsid w:val="00F75F51"/>
    <w:rsid w:val="00F766C2"/>
    <w:rsid w:val="00F76DAF"/>
    <w:rsid w:val="00F80646"/>
    <w:rsid w:val="00F834A5"/>
    <w:rsid w:val="00F84024"/>
    <w:rsid w:val="00F86E10"/>
    <w:rsid w:val="00F86FF8"/>
    <w:rsid w:val="00F9054B"/>
    <w:rsid w:val="00F906B0"/>
    <w:rsid w:val="00F9585F"/>
    <w:rsid w:val="00F97E74"/>
    <w:rsid w:val="00FA070E"/>
    <w:rsid w:val="00FA095A"/>
    <w:rsid w:val="00FA0AEC"/>
    <w:rsid w:val="00FA12BF"/>
    <w:rsid w:val="00FA160F"/>
    <w:rsid w:val="00FA1E45"/>
    <w:rsid w:val="00FA27E7"/>
    <w:rsid w:val="00FA347B"/>
    <w:rsid w:val="00FA4A0A"/>
    <w:rsid w:val="00FA4B53"/>
    <w:rsid w:val="00FA6497"/>
    <w:rsid w:val="00FA68AF"/>
    <w:rsid w:val="00FA7BC0"/>
    <w:rsid w:val="00FB5D5D"/>
    <w:rsid w:val="00FB6D3E"/>
    <w:rsid w:val="00FC0D8E"/>
    <w:rsid w:val="00FC1604"/>
    <w:rsid w:val="00FC194A"/>
    <w:rsid w:val="00FC3476"/>
    <w:rsid w:val="00FC3720"/>
    <w:rsid w:val="00FC4F0D"/>
    <w:rsid w:val="00FC5F2C"/>
    <w:rsid w:val="00FC6CE1"/>
    <w:rsid w:val="00FC7E7F"/>
    <w:rsid w:val="00FD1423"/>
    <w:rsid w:val="00FD14D7"/>
    <w:rsid w:val="00FD47E6"/>
    <w:rsid w:val="00FD7927"/>
    <w:rsid w:val="00FE1240"/>
    <w:rsid w:val="00FE1463"/>
    <w:rsid w:val="00FE285E"/>
    <w:rsid w:val="00FE2E58"/>
    <w:rsid w:val="00FE7EBE"/>
    <w:rsid w:val="00FF1AC7"/>
    <w:rsid w:val="00FF1BE5"/>
    <w:rsid w:val="00FF1F7C"/>
    <w:rsid w:val="00FF2584"/>
    <w:rsid w:val="00FF2C2E"/>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semiHidden/>
    <w:unhideWhenUsed/>
    <w:rsid w:val="00D949EF"/>
    <w:rPr>
      <w:sz w:val="20"/>
      <w:szCs w:val="20"/>
    </w:rPr>
  </w:style>
  <w:style w:type="character" w:customStyle="1" w:styleId="CommentTextChar">
    <w:name w:val="Comment Text Char"/>
    <w:basedOn w:val="DefaultParagraphFont"/>
    <w:link w:val="CommentText"/>
    <w:uiPriority w:val="99"/>
    <w:semiHidden/>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justingardner.net/doku.php/mgl/overview"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psychtoolbox.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mitsuba-renderer.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7tgy8/" TargetMode="External"/><Relationship Id="rId5" Type="http://schemas.openxmlformats.org/officeDocument/2006/relationships/footnotes" Target="footnotes.xml"/><Relationship Id="rId15" Type="http://schemas.openxmlformats.org/officeDocument/2006/relationships/hyperlink" Target="https://www.blender.org/"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github.com/BrainardLab/VirtualWorldColorConstancy"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5</Pages>
  <Words>11458</Words>
  <Characters>65314</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68</cp:revision>
  <cp:lastPrinted>2020-12-07T21:16:00Z</cp:lastPrinted>
  <dcterms:created xsi:type="dcterms:W3CDTF">2021-01-09T22:15:00Z</dcterms:created>
  <dcterms:modified xsi:type="dcterms:W3CDTF">2021-01-09T23:30:00Z</dcterms:modified>
</cp:coreProperties>
</file>